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563337"/>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563338"/>
      <w:r>
        <w:lastRenderedPageBreak/>
        <w:t>Contents</w:t>
      </w:r>
      <w:bookmarkEnd w:id="1"/>
    </w:p>
    <w:p w14:paraId="60B748AA" w14:textId="64311412" w:rsidR="00F23CD1"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563337" w:history="1">
        <w:r w:rsidR="00F23CD1" w:rsidRPr="00597AA0">
          <w:rPr>
            <w:rStyle w:val="Hyperlink"/>
          </w:rPr>
          <w:t>Abstract</w:t>
        </w:r>
        <w:r w:rsidR="00F23CD1">
          <w:rPr>
            <w:noProof/>
            <w:webHidden/>
          </w:rPr>
          <w:tab/>
        </w:r>
        <w:r w:rsidR="00F23CD1">
          <w:rPr>
            <w:noProof/>
            <w:webHidden/>
          </w:rPr>
          <w:fldChar w:fldCharType="begin"/>
        </w:r>
        <w:r w:rsidR="00F23CD1">
          <w:rPr>
            <w:noProof/>
            <w:webHidden/>
          </w:rPr>
          <w:instrText xml:space="preserve"> PAGEREF _Toc177563337 \h </w:instrText>
        </w:r>
        <w:r w:rsidR="00F23CD1">
          <w:rPr>
            <w:noProof/>
            <w:webHidden/>
          </w:rPr>
        </w:r>
        <w:r w:rsidR="00F23CD1">
          <w:rPr>
            <w:noProof/>
            <w:webHidden/>
          </w:rPr>
          <w:fldChar w:fldCharType="separate"/>
        </w:r>
        <w:r w:rsidR="00F23CD1">
          <w:rPr>
            <w:noProof/>
            <w:webHidden/>
          </w:rPr>
          <w:t>ii</w:t>
        </w:r>
        <w:r w:rsidR="00F23CD1">
          <w:rPr>
            <w:noProof/>
            <w:webHidden/>
          </w:rPr>
          <w:fldChar w:fldCharType="end"/>
        </w:r>
      </w:hyperlink>
    </w:p>
    <w:p w14:paraId="726B7BE5" w14:textId="45DF7358" w:rsidR="00F23CD1"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38" w:history="1">
        <w:r w:rsidR="00F23CD1" w:rsidRPr="00597AA0">
          <w:rPr>
            <w:rStyle w:val="Hyperlink"/>
          </w:rPr>
          <w:t>Contents</w:t>
        </w:r>
        <w:r w:rsidR="00F23CD1">
          <w:rPr>
            <w:noProof/>
            <w:webHidden/>
          </w:rPr>
          <w:tab/>
        </w:r>
        <w:r w:rsidR="00F23CD1">
          <w:rPr>
            <w:noProof/>
            <w:webHidden/>
          </w:rPr>
          <w:fldChar w:fldCharType="begin"/>
        </w:r>
        <w:r w:rsidR="00F23CD1">
          <w:rPr>
            <w:noProof/>
            <w:webHidden/>
          </w:rPr>
          <w:instrText xml:space="preserve"> PAGEREF _Toc177563338 \h </w:instrText>
        </w:r>
        <w:r w:rsidR="00F23CD1">
          <w:rPr>
            <w:noProof/>
            <w:webHidden/>
          </w:rPr>
        </w:r>
        <w:r w:rsidR="00F23CD1">
          <w:rPr>
            <w:noProof/>
            <w:webHidden/>
          </w:rPr>
          <w:fldChar w:fldCharType="separate"/>
        </w:r>
        <w:r w:rsidR="00F23CD1">
          <w:rPr>
            <w:noProof/>
            <w:webHidden/>
          </w:rPr>
          <w:t>iii</w:t>
        </w:r>
        <w:r w:rsidR="00F23CD1">
          <w:rPr>
            <w:noProof/>
            <w:webHidden/>
          </w:rPr>
          <w:fldChar w:fldCharType="end"/>
        </w:r>
      </w:hyperlink>
    </w:p>
    <w:p w14:paraId="207CEDBD" w14:textId="7D413FD4" w:rsidR="00F23CD1"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39" w:history="1">
        <w:r w:rsidR="00F23CD1" w:rsidRPr="00597AA0">
          <w:rPr>
            <w:rStyle w:val="Hyperlink"/>
          </w:rPr>
          <w:t>Abbreviations</w:t>
        </w:r>
        <w:r w:rsidR="00F23CD1">
          <w:rPr>
            <w:noProof/>
            <w:webHidden/>
          </w:rPr>
          <w:tab/>
        </w:r>
        <w:r w:rsidR="00F23CD1">
          <w:rPr>
            <w:noProof/>
            <w:webHidden/>
          </w:rPr>
          <w:fldChar w:fldCharType="begin"/>
        </w:r>
        <w:r w:rsidR="00F23CD1">
          <w:rPr>
            <w:noProof/>
            <w:webHidden/>
          </w:rPr>
          <w:instrText xml:space="preserve"> PAGEREF _Toc177563339 \h </w:instrText>
        </w:r>
        <w:r w:rsidR="00F23CD1">
          <w:rPr>
            <w:noProof/>
            <w:webHidden/>
          </w:rPr>
        </w:r>
        <w:r w:rsidR="00F23CD1">
          <w:rPr>
            <w:noProof/>
            <w:webHidden/>
          </w:rPr>
          <w:fldChar w:fldCharType="separate"/>
        </w:r>
        <w:r w:rsidR="00F23CD1">
          <w:rPr>
            <w:noProof/>
            <w:webHidden/>
          </w:rPr>
          <w:t>v</w:t>
        </w:r>
        <w:r w:rsidR="00F23CD1">
          <w:rPr>
            <w:noProof/>
            <w:webHidden/>
          </w:rPr>
          <w:fldChar w:fldCharType="end"/>
        </w:r>
      </w:hyperlink>
    </w:p>
    <w:p w14:paraId="73B934B6" w14:textId="6C9D58BD" w:rsidR="00F23CD1"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0" w:history="1">
        <w:r w:rsidR="00F23CD1" w:rsidRPr="00597AA0">
          <w:rPr>
            <w:rStyle w:val="Hyperlink"/>
          </w:rPr>
          <w:t>Figures</w:t>
        </w:r>
        <w:r w:rsidR="00F23CD1">
          <w:rPr>
            <w:noProof/>
            <w:webHidden/>
          </w:rPr>
          <w:tab/>
        </w:r>
        <w:r w:rsidR="00F23CD1">
          <w:rPr>
            <w:noProof/>
            <w:webHidden/>
          </w:rPr>
          <w:fldChar w:fldCharType="begin"/>
        </w:r>
        <w:r w:rsidR="00F23CD1">
          <w:rPr>
            <w:noProof/>
            <w:webHidden/>
          </w:rPr>
          <w:instrText xml:space="preserve"> PAGEREF _Toc177563340 \h </w:instrText>
        </w:r>
        <w:r w:rsidR="00F23CD1">
          <w:rPr>
            <w:noProof/>
            <w:webHidden/>
          </w:rPr>
        </w:r>
        <w:r w:rsidR="00F23CD1">
          <w:rPr>
            <w:noProof/>
            <w:webHidden/>
          </w:rPr>
          <w:fldChar w:fldCharType="separate"/>
        </w:r>
        <w:r w:rsidR="00F23CD1">
          <w:rPr>
            <w:noProof/>
            <w:webHidden/>
          </w:rPr>
          <w:t>vii</w:t>
        </w:r>
        <w:r w:rsidR="00F23CD1">
          <w:rPr>
            <w:noProof/>
            <w:webHidden/>
          </w:rPr>
          <w:fldChar w:fldCharType="end"/>
        </w:r>
      </w:hyperlink>
    </w:p>
    <w:p w14:paraId="23282E25" w14:textId="0EF5C875" w:rsidR="00F23CD1"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1" w:history="1">
        <w:r w:rsidR="00F23CD1" w:rsidRPr="00597AA0">
          <w:rPr>
            <w:rStyle w:val="Hyperlink"/>
          </w:rPr>
          <w:t>Tables</w:t>
        </w:r>
        <w:r w:rsidR="00F23CD1">
          <w:rPr>
            <w:noProof/>
            <w:webHidden/>
          </w:rPr>
          <w:tab/>
        </w:r>
        <w:r w:rsidR="00F23CD1">
          <w:rPr>
            <w:noProof/>
            <w:webHidden/>
          </w:rPr>
          <w:fldChar w:fldCharType="begin"/>
        </w:r>
        <w:r w:rsidR="00F23CD1">
          <w:rPr>
            <w:noProof/>
            <w:webHidden/>
          </w:rPr>
          <w:instrText xml:space="preserve"> PAGEREF _Toc177563341 \h </w:instrText>
        </w:r>
        <w:r w:rsidR="00F23CD1">
          <w:rPr>
            <w:noProof/>
            <w:webHidden/>
          </w:rPr>
        </w:r>
        <w:r w:rsidR="00F23CD1">
          <w:rPr>
            <w:noProof/>
            <w:webHidden/>
          </w:rPr>
          <w:fldChar w:fldCharType="separate"/>
        </w:r>
        <w:r w:rsidR="00F23CD1">
          <w:rPr>
            <w:noProof/>
            <w:webHidden/>
          </w:rPr>
          <w:t>viii</w:t>
        </w:r>
        <w:r w:rsidR="00F23CD1">
          <w:rPr>
            <w:noProof/>
            <w:webHidden/>
          </w:rPr>
          <w:fldChar w:fldCharType="end"/>
        </w:r>
      </w:hyperlink>
    </w:p>
    <w:p w14:paraId="577EF704" w14:textId="5C67E660" w:rsidR="00F23CD1"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2" w:history="1">
        <w:r w:rsidR="00F23CD1" w:rsidRPr="00597AA0">
          <w:rPr>
            <w:rStyle w:val="Hyperlink"/>
          </w:rPr>
          <w:t>1.</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Introduction</w:t>
        </w:r>
        <w:r w:rsidR="00F23CD1">
          <w:rPr>
            <w:noProof/>
            <w:webHidden/>
          </w:rPr>
          <w:tab/>
        </w:r>
        <w:r w:rsidR="00F23CD1">
          <w:rPr>
            <w:noProof/>
            <w:webHidden/>
          </w:rPr>
          <w:fldChar w:fldCharType="begin"/>
        </w:r>
        <w:r w:rsidR="00F23CD1">
          <w:rPr>
            <w:noProof/>
            <w:webHidden/>
          </w:rPr>
          <w:instrText xml:space="preserve"> PAGEREF _Toc177563342 \h </w:instrText>
        </w:r>
        <w:r w:rsidR="00F23CD1">
          <w:rPr>
            <w:noProof/>
            <w:webHidden/>
          </w:rPr>
        </w:r>
        <w:r w:rsidR="00F23CD1">
          <w:rPr>
            <w:noProof/>
            <w:webHidden/>
          </w:rPr>
          <w:fldChar w:fldCharType="separate"/>
        </w:r>
        <w:r w:rsidR="00F23CD1">
          <w:rPr>
            <w:noProof/>
            <w:webHidden/>
          </w:rPr>
          <w:t>1</w:t>
        </w:r>
        <w:r w:rsidR="00F23CD1">
          <w:rPr>
            <w:noProof/>
            <w:webHidden/>
          </w:rPr>
          <w:fldChar w:fldCharType="end"/>
        </w:r>
      </w:hyperlink>
    </w:p>
    <w:p w14:paraId="3CD7296C" w14:textId="5C0120A1"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3" w:history="1">
        <w:r w:rsidR="00F23CD1" w:rsidRPr="00597AA0">
          <w:rPr>
            <w:rStyle w:val="Hyperlink"/>
          </w:rPr>
          <w:t>1.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Motivation</w:t>
        </w:r>
        <w:r w:rsidR="00F23CD1">
          <w:rPr>
            <w:noProof/>
            <w:webHidden/>
          </w:rPr>
          <w:tab/>
        </w:r>
        <w:r w:rsidR="00F23CD1">
          <w:rPr>
            <w:noProof/>
            <w:webHidden/>
          </w:rPr>
          <w:fldChar w:fldCharType="begin"/>
        </w:r>
        <w:r w:rsidR="00F23CD1">
          <w:rPr>
            <w:noProof/>
            <w:webHidden/>
          </w:rPr>
          <w:instrText xml:space="preserve"> PAGEREF _Toc177563343 \h </w:instrText>
        </w:r>
        <w:r w:rsidR="00F23CD1">
          <w:rPr>
            <w:noProof/>
            <w:webHidden/>
          </w:rPr>
        </w:r>
        <w:r w:rsidR="00F23CD1">
          <w:rPr>
            <w:noProof/>
            <w:webHidden/>
          </w:rPr>
          <w:fldChar w:fldCharType="separate"/>
        </w:r>
        <w:r w:rsidR="00F23CD1">
          <w:rPr>
            <w:noProof/>
            <w:webHidden/>
          </w:rPr>
          <w:t>1</w:t>
        </w:r>
        <w:r w:rsidR="00F23CD1">
          <w:rPr>
            <w:noProof/>
            <w:webHidden/>
          </w:rPr>
          <w:fldChar w:fldCharType="end"/>
        </w:r>
      </w:hyperlink>
    </w:p>
    <w:p w14:paraId="255CED53" w14:textId="1BA49B18"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4" w:history="1">
        <w:r w:rsidR="00F23CD1" w:rsidRPr="00597AA0">
          <w:rPr>
            <w:rStyle w:val="Hyperlink"/>
          </w:rPr>
          <w:t>1.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Research Problem</w:t>
        </w:r>
        <w:r w:rsidR="00F23CD1">
          <w:rPr>
            <w:noProof/>
            <w:webHidden/>
          </w:rPr>
          <w:tab/>
        </w:r>
        <w:r w:rsidR="00F23CD1">
          <w:rPr>
            <w:noProof/>
            <w:webHidden/>
          </w:rPr>
          <w:fldChar w:fldCharType="begin"/>
        </w:r>
        <w:r w:rsidR="00F23CD1">
          <w:rPr>
            <w:noProof/>
            <w:webHidden/>
          </w:rPr>
          <w:instrText xml:space="preserve"> PAGEREF _Toc177563344 \h </w:instrText>
        </w:r>
        <w:r w:rsidR="00F23CD1">
          <w:rPr>
            <w:noProof/>
            <w:webHidden/>
          </w:rPr>
        </w:r>
        <w:r w:rsidR="00F23CD1">
          <w:rPr>
            <w:noProof/>
            <w:webHidden/>
          </w:rPr>
          <w:fldChar w:fldCharType="separate"/>
        </w:r>
        <w:r w:rsidR="00F23CD1">
          <w:rPr>
            <w:noProof/>
            <w:webHidden/>
          </w:rPr>
          <w:t>2</w:t>
        </w:r>
        <w:r w:rsidR="00F23CD1">
          <w:rPr>
            <w:noProof/>
            <w:webHidden/>
          </w:rPr>
          <w:fldChar w:fldCharType="end"/>
        </w:r>
      </w:hyperlink>
    </w:p>
    <w:p w14:paraId="790961DD" w14:textId="1E0D536C"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5" w:history="1">
        <w:r w:rsidR="00F23CD1" w:rsidRPr="00597AA0">
          <w:rPr>
            <w:rStyle w:val="Hyperlink"/>
          </w:rPr>
          <w:t>1.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Research Objectives</w:t>
        </w:r>
        <w:r w:rsidR="00F23CD1">
          <w:rPr>
            <w:noProof/>
            <w:webHidden/>
          </w:rPr>
          <w:tab/>
        </w:r>
        <w:r w:rsidR="00F23CD1">
          <w:rPr>
            <w:noProof/>
            <w:webHidden/>
          </w:rPr>
          <w:fldChar w:fldCharType="begin"/>
        </w:r>
        <w:r w:rsidR="00F23CD1">
          <w:rPr>
            <w:noProof/>
            <w:webHidden/>
          </w:rPr>
          <w:instrText xml:space="preserve"> PAGEREF _Toc177563345 \h </w:instrText>
        </w:r>
        <w:r w:rsidR="00F23CD1">
          <w:rPr>
            <w:noProof/>
            <w:webHidden/>
          </w:rPr>
        </w:r>
        <w:r w:rsidR="00F23CD1">
          <w:rPr>
            <w:noProof/>
            <w:webHidden/>
          </w:rPr>
          <w:fldChar w:fldCharType="separate"/>
        </w:r>
        <w:r w:rsidR="00F23CD1">
          <w:rPr>
            <w:noProof/>
            <w:webHidden/>
          </w:rPr>
          <w:t>2</w:t>
        </w:r>
        <w:r w:rsidR="00F23CD1">
          <w:rPr>
            <w:noProof/>
            <w:webHidden/>
          </w:rPr>
          <w:fldChar w:fldCharType="end"/>
        </w:r>
      </w:hyperlink>
    </w:p>
    <w:p w14:paraId="77FC5DE2" w14:textId="281CB124"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6" w:history="1">
        <w:r w:rsidR="00F23CD1" w:rsidRPr="00597AA0">
          <w:rPr>
            <w:rStyle w:val="Hyperlink"/>
          </w:rPr>
          <w:t>1.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roject Structure</w:t>
        </w:r>
        <w:r w:rsidR="00F23CD1">
          <w:rPr>
            <w:noProof/>
            <w:webHidden/>
          </w:rPr>
          <w:tab/>
        </w:r>
        <w:r w:rsidR="00F23CD1">
          <w:rPr>
            <w:noProof/>
            <w:webHidden/>
          </w:rPr>
          <w:fldChar w:fldCharType="begin"/>
        </w:r>
        <w:r w:rsidR="00F23CD1">
          <w:rPr>
            <w:noProof/>
            <w:webHidden/>
          </w:rPr>
          <w:instrText xml:space="preserve"> PAGEREF _Toc177563346 \h </w:instrText>
        </w:r>
        <w:r w:rsidR="00F23CD1">
          <w:rPr>
            <w:noProof/>
            <w:webHidden/>
          </w:rPr>
        </w:r>
        <w:r w:rsidR="00F23CD1">
          <w:rPr>
            <w:noProof/>
            <w:webHidden/>
          </w:rPr>
          <w:fldChar w:fldCharType="separate"/>
        </w:r>
        <w:r w:rsidR="00F23CD1">
          <w:rPr>
            <w:noProof/>
            <w:webHidden/>
          </w:rPr>
          <w:t>2</w:t>
        </w:r>
        <w:r w:rsidR="00F23CD1">
          <w:rPr>
            <w:noProof/>
            <w:webHidden/>
          </w:rPr>
          <w:fldChar w:fldCharType="end"/>
        </w:r>
      </w:hyperlink>
    </w:p>
    <w:p w14:paraId="27AA9805" w14:textId="02F76547" w:rsidR="00F23CD1"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7" w:history="1">
        <w:r w:rsidR="00F23CD1" w:rsidRPr="00597AA0">
          <w:rPr>
            <w:rStyle w:val="Hyperlink"/>
          </w:rPr>
          <w:t>2.</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Background</w:t>
        </w:r>
        <w:r w:rsidR="00F23CD1">
          <w:rPr>
            <w:noProof/>
            <w:webHidden/>
          </w:rPr>
          <w:tab/>
        </w:r>
        <w:r w:rsidR="00F23CD1">
          <w:rPr>
            <w:noProof/>
            <w:webHidden/>
          </w:rPr>
          <w:fldChar w:fldCharType="begin"/>
        </w:r>
        <w:r w:rsidR="00F23CD1">
          <w:rPr>
            <w:noProof/>
            <w:webHidden/>
          </w:rPr>
          <w:instrText xml:space="preserve"> PAGEREF _Toc177563347 \h </w:instrText>
        </w:r>
        <w:r w:rsidR="00F23CD1">
          <w:rPr>
            <w:noProof/>
            <w:webHidden/>
          </w:rPr>
        </w:r>
        <w:r w:rsidR="00F23CD1">
          <w:rPr>
            <w:noProof/>
            <w:webHidden/>
          </w:rPr>
          <w:fldChar w:fldCharType="separate"/>
        </w:r>
        <w:r w:rsidR="00F23CD1">
          <w:rPr>
            <w:noProof/>
            <w:webHidden/>
          </w:rPr>
          <w:t>4</w:t>
        </w:r>
        <w:r w:rsidR="00F23CD1">
          <w:rPr>
            <w:noProof/>
            <w:webHidden/>
          </w:rPr>
          <w:fldChar w:fldCharType="end"/>
        </w:r>
      </w:hyperlink>
    </w:p>
    <w:p w14:paraId="5696C777" w14:textId="0BBDB26C"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8" w:history="1">
        <w:r w:rsidR="00F23CD1" w:rsidRPr="00597AA0">
          <w:rPr>
            <w:rStyle w:val="Hyperlink"/>
          </w:rPr>
          <w:t>2.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What is Federated Learning</w:t>
        </w:r>
        <w:r w:rsidR="00F23CD1">
          <w:rPr>
            <w:noProof/>
            <w:webHidden/>
          </w:rPr>
          <w:tab/>
        </w:r>
        <w:r w:rsidR="00F23CD1">
          <w:rPr>
            <w:noProof/>
            <w:webHidden/>
          </w:rPr>
          <w:fldChar w:fldCharType="begin"/>
        </w:r>
        <w:r w:rsidR="00F23CD1">
          <w:rPr>
            <w:noProof/>
            <w:webHidden/>
          </w:rPr>
          <w:instrText xml:space="preserve"> PAGEREF _Toc177563348 \h </w:instrText>
        </w:r>
        <w:r w:rsidR="00F23CD1">
          <w:rPr>
            <w:noProof/>
            <w:webHidden/>
          </w:rPr>
        </w:r>
        <w:r w:rsidR="00F23CD1">
          <w:rPr>
            <w:noProof/>
            <w:webHidden/>
          </w:rPr>
          <w:fldChar w:fldCharType="separate"/>
        </w:r>
        <w:r w:rsidR="00F23CD1">
          <w:rPr>
            <w:noProof/>
            <w:webHidden/>
          </w:rPr>
          <w:t>4</w:t>
        </w:r>
        <w:r w:rsidR="00F23CD1">
          <w:rPr>
            <w:noProof/>
            <w:webHidden/>
          </w:rPr>
          <w:fldChar w:fldCharType="end"/>
        </w:r>
      </w:hyperlink>
    </w:p>
    <w:p w14:paraId="716EFD4A" w14:textId="306190C4"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9" w:history="1">
        <w:r w:rsidR="00F23CD1" w:rsidRPr="00597AA0">
          <w:rPr>
            <w:rStyle w:val="Hyperlink"/>
          </w:rPr>
          <w:t>2.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Classification Based on Client Nature</w:t>
        </w:r>
        <w:r w:rsidR="00F23CD1">
          <w:rPr>
            <w:noProof/>
            <w:webHidden/>
          </w:rPr>
          <w:tab/>
        </w:r>
        <w:r w:rsidR="00F23CD1">
          <w:rPr>
            <w:noProof/>
            <w:webHidden/>
          </w:rPr>
          <w:fldChar w:fldCharType="begin"/>
        </w:r>
        <w:r w:rsidR="00F23CD1">
          <w:rPr>
            <w:noProof/>
            <w:webHidden/>
          </w:rPr>
          <w:instrText xml:space="preserve"> PAGEREF _Toc177563349 \h </w:instrText>
        </w:r>
        <w:r w:rsidR="00F23CD1">
          <w:rPr>
            <w:noProof/>
            <w:webHidden/>
          </w:rPr>
        </w:r>
        <w:r w:rsidR="00F23CD1">
          <w:rPr>
            <w:noProof/>
            <w:webHidden/>
          </w:rPr>
          <w:fldChar w:fldCharType="separate"/>
        </w:r>
        <w:r w:rsidR="00F23CD1">
          <w:rPr>
            <w:noProof/>
            <w:webHidden/>
          </w:rPr>
          <w:t>4</w:t>
        </w:r>
        <w:r w:rsidR="00F23CD1">
          <w:rPr>
            <w:noProof/>
            <w:webHidden/>
          </w:rPr>
          <w:fldChar w:fldCharType="end"/>
        </w:r>
      </w:hyperlink>
    </w:p>
    <w:p w14:paraId="49F7F0A6" w14:textId="161C6F64"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50" w:history="1">
        <w:r w:rsidR="00F23CD1" w:rsidRPr="00597AA0">
          <w:rPr>
            <w:rStyle w:val="Hyperlink"/>
          </w:rPr>
          <w:t>2.2.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Cross-device</w:t>
        </w:r>
        <w:r w:rsidR="00F23CD1">
          <w:rPr>
            <w:noProof/>
            <w:webHidden/>
          </w:rPr>
          <w:tab/>
        </w:r>
        <w:r w:rsidR="00F23CD1">
          <w:rPr>
            <w:noProof/>
            <w:webHidden/>
          </w:rPr>
          <w:fldChar w:fldCharType="begin"/>
        </w:r>
        <w:r w:rsidR="00F23CD1">
          <w:rPr>
            <w:noProof/>
            <w:webHidden/>
          </w:rPr>
          <w:instrText xml:space="preserve"> PAGEREF _Toc177563350 \h </w:instrText>
        </w:r>
        <w:r w:rsidR="00F23CD1">
          <w:rPr>
            <w:noProof/>
            <w:webHidden/>
          </w:rPr>
        </w:r>
        <w:r w:rsidR="00F23CD1">
          <w:rPr>
            <w:noProof/>
            <w:webHidden/>
          </w:rPr>
          <w:fldChar w:fldCharType="separate"/>
        </w:r>
        <w:r w:rsidR="00F23CD1">
          <w:rPr>
            <w:noProof/>
            <w:webHidden/>
          </w:rPr>
          <w:t>4</w:t>
        </w:r>
        <w:r w:rsidR="00F23CD1">
          <w:rPr>
            <w:noProof/>
            <w:webHidden/>
          </w:rPr>
          <w:fldChar w:fldCharType="end"/>
        </w:r>
      </w:hyperlink>
    </w:p>
    <w:p w14:paraId="47D7F861" w14:textId="3AB68AF3"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51" w:history="1">
        <w:r w:rsidR="00F23CD1" w:rsidRPr="00597AA0">
          <w:rPr>
            <w:rStyle w:val="Hyperlink"/>
          </w:rPr>
          <w:t>2.2.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Cross-silo</w:t>
        </w:r>
        <w:r w:rsidR="00F23CD1">
          <w:rPr>
            <w:noProof/>
            <w:webHidden/>
          </w:rPr>
          <w:tab/>
        </w:r>
        <w:r w:rsidR="00F23CD1">
          <w:rPr>
            <w:noProof/>
            <w:webHidden/>
          </w:rPr>
          <w:fldChar w:fldCharType="begin"/>
        </w:r>
        <w:r w:rsidR="00F23CD1">
          <w:rPr>
            <w:noProof/>
            <w:webHidden/>
          </w:rPr>
          <w:instrText xml:space="preserve"> PAGEREF _Toc177563351 \h </w:instrText>
        </w:r>
        <w:r w:rsidR="00F23CD1">
          <w:rPr>
            <w:noProof/>
            <w:webHidden/>
          </w:rPr>
        </w:r>
        <w:r w:rsidR="00F23CD1">
          <w:rPr>
            <w:noProof/>
            <w:webHidden/>
          </w:rPr>
          <w:fldChar w:fldCharType="separate"/>
        </w:r>
        <w:r w:rsidR="00F23CD1">
          <w:rPr>
            <w:noProof/>
            <w:webHidden/>
          </w:rPr>
          <w:t>6</w:t>
        </w:r>
        <w:r w:rsidR="00F23CD1">
          <w:rPr>
            <w:noProof/>
            <w:webHidden/>
          </w:rPr>
          <w:fldChar w:fldCharType="end"/>
        </w:r>
      </w:hyperlink>
    </w:p>
    <w:p w14:paraId="4360868B" w14:textId="5F028105"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52" w:history="1">
        <w:r w:rsidR="00F23CD1" w:rsidRPr="00597AA0">
          <w:rPr>
            <w:rStyle w:val="Hyperlink"/>
          </w:rPr>
          <w:t>2.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ategorization of Federated Learning</w:t>
        </w:r>
        <w:r w:rsidR="00F23CD1">
          <w:rPr>
            <w:noProof/>
            <w:webHidden/>
          </w:rPr>
          <w:tab/>
        </w:r>
        <w:r w:rsidR="00F23CD1">
          <w:rPr>
            <w:noProof/>
            <w:webHidden/>
          </w:rPr>
          <w:fldChar w:fldCharType="begin"/>
        </w:r>
        <w:r w:rsidR="00F23CD1">
          <w:rPr>
            <w:noProof/>
            <w:webHidden/>
          </w:rPr>
          <w:instrText xml:space="preserve"> PAGEREF _Toc177563352 \h </w:instrText>
        </w:r>
        <w:r w:rsidR="00F23CD1">
          <w:rPr>
            <w:noProof/>
            <w:webHidden/>
          </w:rPr>
        </w:r>
        <w:r w:rsidR="00F23CD1">
          <w:rPr>
            <w:noProof/>
            <w:webHidden/>
          </w:rPr>
          <w:fldChar w:fldCharType="separate"/>
        </w:r>
        <w:r w:rsidR="00F23CD1">
          <w:rPr>
            <w:noProof/>
            <w:webHidden/>
          </w:rPr>
          <w:t>6</w:t>
        </w:r>
        <w:r w:rsidR="00F23CD1">
          <w:rPr>
            <w:noProof/>
            <w:webHidden/>
          </w:rPr>
          <w:fldChar w:fldCharType="end"/>
        </w:r>
      </w:hyperlink>
    </w:p>
    <w:p w14:paraId="69164C26" w14:textId="7F8E8CC7"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53" w:history="1">
        <w:r w:rsidR="00F23CD1" w:rsidRPr="00597AA0">
          <w:rPr>
            <w:rStyle w:val="Hyperlink"/>
          </w:rPr>
          <w:t>2.3.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Horizontal Federated Learning</w:t>
        </w:r>
        <w:r w:rsidR="00F23CD1">
          <w:rPr>
            <w:noProof/>
            <w:webHidden/>
          </w:rPr>
          <w:tab/>
        </w:r>
        <w:r w:rsidR="00F23CD1">
          <w:rPr>
            <w:noProof/>
            <w:webHidden/>
          </w:rPr>
          <w:fldChar w:fldCharType="begin"/>
        </w:r>
        <w:r w:rsidR="00F23CD1">
          <w:rPr>
            <w:noProof/>
            <w:webHidden/>
          </w:rPr>
          <w:instrText xml:space="preserve"> PAGEREF _Toc177563353 \h </w:instrText>
        </w:r>
        <w:r w:rsidR="00F23CD1">
          <w:rPr>
            <w:noProof/>
            <w:webHidden/>
          </w:rPr>
        </w:r>
        <w:r w:rsidR="00F23CD1">
          <w:rPr>
            <w:noProof/>
            <w:webHidden/>
          </w:rPr>
          <w:fldChar w:fldCharType="separate"/>
        </w:r>
        <w:r w:rsidR="00F23CD1">
          <w:rPr>
            <w:noProof/>
            <w:webHidden/>
          </w:rPr>
          <w:t>6</w:t>
        </w:r>
        <w:r w:rsidR="00F23CD1">
          <w:rPr>
            <w:noProof/>
            <w:webHidden/>
          </w:rPr>
          <w:fldChar w:fldCharType="end"/>
        </w:r>
      </w:hyperlink>
    </w:p>
    <w:p w14:paraId="17743CDA" w14:textId="690DE9FC"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54" w:history="1">
        <w:r w:rsidR="00F23CD1" w:rsidRPr="00597AA0">
          <w:rPr>
            <w:rStyle w:val="Hyperlink"/>
          </w:rPr>
          <w:t>2.3.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Vertical Federated Learning</w:t>
        </w:r>
        <w:r w:rsidR="00F23CD1">
          <w:rPr>
            <w:noProof/>
            <w:webHidden/>
          </w:rPr>
          <w:tab/>
        </w:r>
        <w:r w:rsidR="00F23CD1">
          <w:rPr>
            <w:noProof/>
            <w:webHidden/>
          </w:rPr>
          <w:fldChar w:fldCharType="begin"/>
        </w:r>
        <w:r w:rsidR="00F23CD1">
          <w:rPr>
            <w:noProof/>
            <w:webHidden/>
          </w:rPr>
          <w:instrText xml:space="preserve"> PAGEREF _Toc177563354 \h </w:instrText>
        </w:r>
        <w:r w:rsidR="00F23CD1">
          <w:rPr>
            <w:noProof/>
            <w:webHidden/>
          </w:rPr>
        </w:r>
        <w:r w:rsidR="00F23CD1">
          <w:rPr>
            <w:noProof/>
            <w:webHidden/>
          </w:rPr>
          <w:fldChar w:fldCharType="separate"/>
        </w:r>
        <w:r w:rsidR="00F23CD1">
          <w:rPr>
            <w:noProof/>
            <w:webHidden/>
          </w:rPr>
          <w:t>7</w:t>
        </w:r>
        <w:r w:rsidR="00F23CD1">
          <w:rPr>
            <w:noProof/>
            <w:webHidden/>
          </w:rPr>
          <w:fldChar w:fldCharType="end"/>
        </w:r>
      </w:hyperlink>
    </w:p>
    <w:p w14:paraId="614F3203" w14:textId="52E3D884"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55" w:history="1">
        <w:r w:rsidR="00F23CD1" w:rsidRPr="00597AA0">
          <w:rPr>
            <w:rStyle w:val="Hyperlink"/>
          </w:rPr>
          <w:t>2.3.3.</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erated Transfer Learning</w:t>
        </w:r>
        <w:r w:rsidR="00F23CD1">
          <w:rPr>
            <w:noProof/>
            <w:webHidden/>
          </w:rPr>
          <w:tab/>
        </w:r>
        <w:r w:rsidR="00F23CD1">
          <w:rPr>
            <w:noProof/>
            <w:webHidden/>
          </w:rPr>
          <w:fldChar w:fldCharType="begin"/>
        </w:r>
        <w:r w:rsidR="00F23CD1">
          <w:rPr>
            <w:noProof/>
            <w:webHidden/>
          </w:rPr>
          <w:instrText xml:space="preserve"> PAGEREF _Toc177563355 \h </w:instrText>
        </w:r>
        <w:r w:rsidR="00F23CD1">
          <w:rPr>
            <w:noProof/>
            <w:webHidden/>
          </w:rPr>
        </w:r>
        <w:r w:rsidR="00F23CD1">
          <w:rPr>
            <w:noProof/>
            <w:webHidden/>
          </w:rPr>
          <w:fldChar w:fldCharType="separate"/>
        </w:r>
        <w:r w:rsidR="00F23CD1">
          <w:rPr>
            <w:noProof/>
            <w:webHidden/>
          </w:rPr>
          <w:t>8</w:t>
        </w:r>
        <w:r w:rsidR="00F23CD1">
          <w:rPr>
            <w:noProof/>
            <w:webHidden/>
          </w:rPr>
          <w:fldChar w:fldCharType="end"/>
        </w:r>
      </w:hyperlink>
    </w:p>
    <w:p w14:paraId="363E8D7C" w14:textId="76E22FBE"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56" w:history="1">
        <w:r w:rsidR="00F23CD1" w:rsidRPr="00597AA0">
          <w:rPr>
            <w:rStyle w:val="Hyperlink"/>
          </w:rPr>
          <w:t>2.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vs Distributed Machine Learning</w:t>
        </w:r>
        <w:r w:rsidR="00F23CD1">
          <w:rPr>
            <w:noProof/>
            <w:webHidden/>
          </w:rPr>
          <w:tab/>
        </w:r>
        <w:r w:rsidR="00F23CD1">
          <w:rPr>
            <w:noProof/>
            <w:webHidden/>
          </w:rPr>
          <w:fldChar w:fldCharType="begin"/>
        </w:r>
        <w:r w:rsidR="00F23CD1">
          <w:rPr>
            <w:noProof/>
            <w:webHidden/>
          </w:rPr>
          <w:instrText xml:space="preserve"> PAGEREF _Toc177563356 \h </w:instrText>
        </w:r>
        <w:r w:rsidR="00F23CD1">
          <w:rPr>
            <w:noProof/>
            <w:webHidden/>
          </w:rPr>
        </w:r>
        <w:r w:rsidR="00F23CD1">
          <w:rPr>
            <w:noProof/>
            <w:webHidden/>
          </w:rPr>
          <w:fldChar w:fldCharType="separate"/>
        </w:r>
        <w:r w:rsidR="00F23CD1">
          <w:rPr>
            <w:noProof/>
            <w:webHidden/>
          </w:rPr>
          <w:t>8</w:t>
        </w:r>
        <w:r w:rsidR="00F23CD1">
          <w:rPr>
            <w:noProof/>
            <w:webHidden/>
          </w:rPr>
          <w:fldChar w:fldCharType="end"/>
        </w:r>
      </w:hyperlink>
    </w:p>
    <w:p w14:paraId="18C69335" w14:textId="654FCCA8" w:rsidR="00F23CD1"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57" w:history="1">
        <w:r w:rsidR="00F23CD1" w:rsidRPr="00597AA0">
          <w:rPr>
            <w:rStyle w:val="Hyperlink"/>
          </w:rPr>
          <w:t>3.</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Literature Review</w:t>
        </w:r>
        <w:r w:rsidR="00F23CD1">
          <w:rPr>
            <w:noProof/>
            <w:webHidden/>
          </w:rPr>
          <w:tab/>
        </w:r>
        <w:r w:rsidR="00F23CD1">
          <w:rPr>
            <w:noProof/>
            <w:webHidden/>
          </w:rPr>
          <w:fldChar w:fldCharType="begin"/>
        </w:r>
        <w:r w:rsidR="00F23CD1">
          <w:rPr>
            <w:noProof/>
            <w:webHidden/>
          </w:rPr>
          <w:instrText xml:space="preserve"> PAGEREF _Toc177563357 \h </w:instrText>
        </w:r>
        <w:r w:rsidR="00F23CD1">
          <w:rPr>
            <w:noProof/>
            <w:webHidden/>
          </w:rPr>
        </w:r>
        <w:r w:rsidR="00F23CD1">
          <w:rPr>
            <w:noProof/>
            <w:webHidden/>
          </w:rPr>
          <w:fldChar w:fldCharType="separate"/>
        </w:r>
        <w:r w:rsidR="00F23CD1">
          <w:rPr>
            <w:noProof/>
            <w:webHidden/>
          </w:rPr>
          <w:t>9</w:t>
        </w:r>
        <w:r w:rsidR="00F23CD1">
          <w:rPr>
            <w:noProof/>
            <w:webHidden/>
          </w:rPr>
          <w:fldChar w:fldCharType="end"/>
        </w:r>
      </w:hyperlink>
    </w:p>
    <w:p w14:paraId="150A24D5" w14:textId="1B20C1D0"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58" w:history="1">
        <w:r w:rsidR="00F23CD1" w:rsidRPr="00597AA0">
          <w:rPr>
            <w:rStyle w:val="Hyperlink"/>
          </w:rPr>
          <w:t>3.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Frameworks</w:t>
        </w:r>
        <w:r w:rsidR="00F23CD1">
          <w:rPr>
            <w:noProof/>
            <w:webHidden/>
          </w:rPr>
          <w:tab/>
        </w:r>
        <w:r w:rsidR="00F23CD1">
          <w:rPr>
            <w:noProof/>
            <w:webHidden/>
          </w:rPr>
          <w:fldChar w:fldCharType="begin"/>
        </w:r>
        <w:r w:rsidR="00F23CD1">
          <w:rPr>
            <w:noProof/>
            <w:webHidden/>
          </w:rPr>
          <w:instrText xml:space="preserve"> PAGEREF _Toc177563358 \h </w:instrText>
        </w:r>
        <w:r w:rsidR="00F23CD1">
          <w:rPr>
            <w:noProof/>
            <w:webHidden/>
          </w:rPr>
        </w:r>
        <w:r w:rsidR="00F23CD1">
          <w:rPr>
            <w:noProof/>
            <w:webHidden/>
          </w:rPr>
          <w:fldChar w:fldCharType="separate"/>
        </w:r>
        <w:r w:rsidR="00F23CD1">
          <w:rPr>
            <w:noProof/>
            <w:webHidden/>
          </w:rPr>
          <w:t>9</w:t>
        </w:r>
        <w:r w:rsidR="00F23CD1">
          <w:rPr>
            <w:noProof/>
            <w:webHidden/>
          </w:rPr>
          <w:fldChar w:fldCharType="end"/>
        </w:r>
      </w:hyperlink>
    </w:p>
    <w:p w14:paraId="4133CB48" w14:textId="4677A9E9"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59" w:history="1">
        <w:r w:rsidR="00F23CD1" w:rsidRPr="00597AA0">
          <w:rPr>
            <w:rStyle w:val="Hyperlink"/>
          </w:rPr>
          <w:t>3.1.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PySyft, FATE, Flower FedML and TensorFlow Federated</w:t>
        </w:r>
        <w:r w:rsidR="00F23CD1">
          <w:rPr>
            <w:noProof/>
            <w:webHidden/>
          </w:rPr>
          <w:tab/>
        </w:r>
        <w:r w:rsidR="00F23CD1">
          <w:rPr>
            <w:noProof/>
            <w:webHidden/>
          </w:rPr>
          <w:fldChar w:fldCharType="begin"/>
        </w:r>
        <w:r w:rsidR="00F23CD1">
          <w:rPr>
            <w:noProof/>
            <w:webHidden/>
          </w:rPr>
          <w:instrText xml:space="preserve"> PAGEREF _Toc177563359 \h </w:instrText>
        </w:r>
        <w:r w:rsidR="00F23CD1">
          <w:rPr>
            <w:noProof/>
            <w:webHidden/>
          </w:rPr>
        </w:r>
        <w:r w:rsidR="00F23CD1">
          <w:rPr>
            <w:noProof/>
            <w:webHidden/>
          </w:rPr>
          <w:fldChar w:fldCharType="separate"/>
        </w:r>
        <w:r w:rsidR="00F23CD1">
          <w:rPr>
            <w:noProof/>
            <w:webHidden/>
          </w:rPr>
          <w:t>10</w:t>
        </w:r>
        <w:r w:rsidR="00F23CD1">
          <w:rPr>
            <w:noProof/>
            <w:webHidden/>
          </w:rPr>
          <w:fldChar w:fldCharType="end"/>
        </w:r>
      </w:hyperlink>
    </w:p>
    <w:p w14:paraId="7B0A6311" w14:textId="4D626A33"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60" w:history="1">
        <w:r w:rsidR="00F23CD1" w:rsidRPr="00597AA0">
          <w:rPr>
            <w:rStyle w:val="Hyperlink"/>
          </w:rPr>
          <w:t>3.1.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OpenFL, NVIDIA, PaddleFL, Substra and FLGo</w:t>
        </w:r>
        <w:r w:rsidR="00F23CD1">
          <w:rPr>
            <w:noProof/>
            <w:webHidden/>
          </w:rPr>
          <w:tab/>
        </w:r>
        <w:r w:rsidR="00F23CD1">
          <w:rPr>
            <w:noProof/>
            <w:webHidden/>
          </w:rPr>
          <w:fldChar w:fldCharType="begin"/>
        </w:r>
        <w:r w:rsidR="00F23CD1">
          <w:rPr>
            <w:noProof/>
            <w:webHidden/>
          </w:rPr>
          <w:instrText xml:space="preserve"> PAGEREF _Toc177563360 \h </w:instrText>
        </w:r>
        <w:r w:rsidR="00F23CD1">
          <w:rPr>
            <w:noProof/>
            <w:webHidden/>
          </w:rPr>
        </w:r>
        <w:r w:rsidR="00F23CD1">
          <w:rPr>
            <w:noProof/>
            <w:webHidden/>
          </w:rPr>
          <w:fldChar w:fldCharType="separate"/>
        </w:r>
        <w:r w:rsidR="00F23CD1">
          <w:rPr>
            <w:noProof/>
            <w:webHidden/>
          </w:rPr>
          <w:t>12</w:t>
        </w:r>
        <w:r w:rsidR="00F23CD1">
          <w:rPr>
            <w:noProof/>
            <w:webHidden/>
          </w:rPr>
          <w:fldChar w:fldCharType="end"/>
        </w:r>
      </w:hyperlink>
    </w:p>
    <w:p w14:paraId="5887822E" w14:textId="554E0159"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1" w:history="1">
        <w:r w:rsidR="00F23CD1" w:rsidRPr="00597AA0">
          <w:rPr>
            <w:rStyle w:val="Hyperlink"/>
          </w:rPr>
          <w:t>3.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Algorithms</w:t>
        </w:r>
        <w:r w:rsidR="00F23CD1">
          <w:rPr>
            <w:noProof/>
            <w:webHidden/>
          </w:rPr>
          <w:tab/>
        </w:r>
        <w:r w:rsidR="00F23CD1">
          <w:rPr>
            <w:noProof/>
            <w:webHidden/>
          </w:rPr>
          <w:fldChar w:fldCharType="begin"/>
        </w:r>
        <w:r w:rsidR="00F23CD1">
          <w:rPr>
            <w:noProof/>
            <w:webHidden/>
          </w:rPr>
          <w:instrText xml:space="preserve"> PAGEREF _Toc177563361 \h </w:instrText>
        </w:r>
        <w:r w:rsidR="00F23CD1">
          <w:rPr>
            <w:noProof/>
            <w:webHidden/>
          </w:rPr>
        </w:r>
        <w:r w:rsidR="00F23CD1">
          <w:rPr>
            <w:noProof/>
            <w:webHidden/>
          </w:rPr>
          <w:fldChar w:fldCharType="separate"/>
        </w:r>
        <w:r w:rsidR="00F23CD1">
          <w:rPr>
            <w:noProof/>
            <w:webHidden/>
          </w:rPr>
          <w:t>15</w:t>
        </w:r>
        <w:r w:rsidR="00F23CD1">
          <w:rPr>
            <w:noProof/>
            <w:webHidden/>
          </w:rPr>
          <w:fldChar w:fldCharType="end"/>
        </w:r>
      </w:hyperlink>
    </w:p>
    <w:p w14:paraId="6199F40D" w14:textId="146462BD"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62" w:history="1">
        <w:r w:rsidR="00F23CD1" w:rsidRPr="00597AA0">
          <w:rPr>
            <w:rStyle w:val="Hyperlink"/>
          </w:rPr>
          <w:t>3.2.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Avg</w:t>
        </w:r>
        <w:r w:rsidR="00F23CD1">
          <w:rPr>
            <w:noProof/>
            <w:webHidden/>
          </w:rPr>
          <w:tab/>
        </w:r>
        <w:r w:rsidR="00F23CD1">
          <w:rPr>
            <w:noProof/>
            <w:webHidden/>
          </w:rPr>
          <w:fldChar w:fldCharType="begin"/>
        </w:r>
        <w:r w:rsidR="00F23CD1">
          <w:rPr>
            <w:noProof/>
            <w:webHidden/>
          </w:rPr>
          <w:instrText xml:space="preserve"> PAGEREF _Toc177563362 \h </w:instrText>
        </w:r>
        <w:r w:rsidR="00F23CD1">
          <w:rPr>
            <w:noProof/>
            <w:webHidden/>
          </w:rPr>
        </w:r>
        <w:r w:rsidR="00F23CD1">
          <w:rPr>
            <w:noProof/>
            <w:webHidden/>
          </w:rPr>
          <w:fldChar w:fldCharType="separate"/>
        </w:r>
        <w:r w:rsidR="00F23CD1">
          <w:rPr>
            <w:noProof/>
            <w:webHidden/>
          </w:rPr>
          <w:t>15</w:t>
        </w:r>
        <w:r w:rsidR="00F23CD1">
          <w:rPr>
            <w:noProof/>
            <w:webHidden/>
          </w:rPr>
          <w:fldChar w:fldCharType="end"/>
        </w:r>
      </w:hyperlink>
    </w:p>
    <w:p w14:paraId="6A3492A7" w14:textId="09168DE1"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63" w:history="1">
        <w:r w:rsidR="00F23CD1" w:rsidRPr="00597AA0">
          <w:rPr>
            <w:rStyle w:val="Hyperlink"/>
          </w:rPr>
          <w:t>3.2.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Prox</w:t>
        </w:r>
        <w:r w:rsidR="00F23CD1">
          <w:rPr>
            <w:noProof/>
            <w:webHidden/>
          </w:rPr>
          <w:tab/>
        </w:r>
        <w:r w:rsidR="00F23CD1">
          <w:rPr>
            <w:noProof/>
            <w:webHidden/>
          </w:rPr>
          <w:fldChar w:fldCharType="begin"/>
        </w:r>
        <w:r w:rsidR="00F23CD1">
          <w:rPr>
            <w:noProof/>
            <w:webHidden/>
          </w:rPr>
          <w:instrText xml:space="preserve"> PAGEREF _Toc177563363 \h </w:instrText>
        </w:r>
        <w:r w:rsidR="00F23CD1">
          <w:rPr>
            <w:noProof/>
            <w:webHidden/>
          </w:rPr>
        </w:r>
        <w:r w:rsidR="00F23CD1">
          <w:rPr>
            <w:noProof/>
            <w:webHidden/>
          </w:rPr>
          <w:fldChar w:fldCharType="separate"/>
        </w:r>
        <w:r w:rsidR="00F23CD1">
          <w:rPr>
            <w:noProof/>
            <w:webHidden/>
          </w:rPr>
          <w:t>16</w:t>
        </w:r>
        <w:r w:rsidR="00F23CD1">
          <w:rPr>
            <w:noProof/>
            <w:webHidden/>
          </w:rPr>
          <w:fldChar w:fldCharType="end"/>
        </w:r>
      </w:hyperlink>
    </w:p>
    <w:p w14:paraId="7DEAFB23" w14:textId="5B015A95"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64" w:history="1">
        <w:r w:rsidR="00F23CD1" w:rsidRPr="00597AA0">
          <w:rPr>
            <w:rStyle w:val="Hyperlink"/>
          </w:rPr>
          <w:t>3.2.3.</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MA</w:t>
        </w:r>
        <w:r w:rsidR="00F23CD1">
          <w:rPr>
            <w:noProof/>
            <w:webHidden/>
          </w:rPr>
          <w:tab/>
        </w:r>
        <w:r w:rsidR="00F23CD1">
          <w:rPr>
            <w:noProof/>
            <w:webHidden/>
          </w:rPr>
          <w:fldChar w:fldCharType="begin"/>
        </w:r>
        <w:r w:rsidR="00F23CD1">
          <w:rPr>
            <w:noProof/>
            <w:webHidden/>
          </w:rPr>
          <w:instrText xml:space="preserve"> PAGEREF _Toc177563364 \h </w:instrText>
        </w:r>
        <w:r w:rsidR="00F23CD1">
          <w:rPr>
            <w:noProof/>
            <w:webHidden/>
          </w:rPr>
        </w:r>
        <w:r w:rsidR="00F23CD1">
          <w:rPr>
            <w:noProof/>
            <w:webHidden/>
          </w:rPr>
          <w:fldChar w:fldCharType="separate"/>
        </w:r>
        <w:r w:rsidR="00F23CD1">
          <w:rPr>
            <w:noProof/>
            <w:webHidden/>
          </w:rPr>
          <w:t>17</w:t>
        </w:r>
        <w:r w:rsidR="00F23CD1">
          <w:rPr>
            <w:noProof/>
            <w:webHidden/>
          </w:rPr>
          <w:fldChar w:fldCharType="end"/>
        </w:r>
      </w:hyperlink>
    </w:p>
    <w:p w14:paraId="3AB17230" w14:textId="427E4335"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65" w:history="1">
        <w:r w:rsidR="00F23CD1" w:rsidRPr="00597AA0">
          <w:rPr>
            <w:rStyle w:val="Hyperlink"/>
          </w:rPr>
          <w:t>3.2.4.</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SecureBoost</w:t>
        </w:r>
        <w:r w:rsidR="00F23CD1">
          <w:rPr>
            <w:noProof/>
            <w:webHidden/>
          </w:rPr>
          <w:tab/>
        </w:r>
        <w:r w:rsidR="00F23CD1">
          <w:rPr>
            <w:noProof/>
            <w:webHidden/>
          </w:rPr>
          <w:fldChar w:fldCharType="begin"/>
        </w:r>
        <w:r w:rsidR="00F23CD1">
          <w:rPr>
            <w:noProof/>
            <w:webHidden/>
          </w:rPr>
          <w:instrText xml:space="preserve"> PAGEREF _Toc177563365 \h </w:instrText>
        </w:r>
        <w:r w:rsidR="00F23CD1">
          <w:rPr>
            <w:noProof/>
            <w:webHidden/>
          </w:rPr>
        </w:r>
        <w:r w:rsidR="00F23CD1">
          <w:rPr>
            <w:noProof/>
            <w:webHidden/>
          </w:rPr>
          <w:fldChar w:fldCharType="separate"/>
        </w:r>
        <w:r w:rsidR="00F23CD1">
          <w:rPr>
            <w:noProof/>
            <w:webHidden/>
          </w:rPr>
          <w:t>18</w:t>
        </w:r>
        <w:r w:rsidR="00F23CD1">
          <w:rPr>
            <w:noProof/>
            <w:webHidden/>
          </w:rPr>
          <w:fldChar w:fldCharType="end"/>
        </w:r>
      </w:hyperlink>
    </w:p>
    <w:p w14:paraId="44767AAC" w14:textId="3F04FBB9"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66" w:history="1">
        <w:r w:rsidR="00F23CD1" w:rsidRPr="00597AA0">
          <w:rPr>
            <w:rStyle w:val="Hyperlink"/>
          </w:rPr>
          <w:t>3.2.5.</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Summary</w:t>
        </w:r>
        <w:r w:rsidR="00F23CD1">
          <w:rPr>
            <w:noProof/>
            <w:webHidden/>
          </w:rPr>
          <w:tab/>
        </w:r>
        <w:r w:rsidR="00F23CD1">
          <w:rPr>
            <w:noProof/>
            <w:webHidden/>
          </w:rPr>
          <w:fldChar w:fldCharType="begin"/>
        </w:r>
        <w:r w:rsidR="00F23CD1">
          <w:rPr>
            <w:noProof/>
            <w:webHidden/>
          </w:rPr>
          <w:instrText xml:space="preserve"> PAGEREF _Toc177563366 \h </w:instrText>
        </w:r>
        <w:r w:rsidR="00F23CD1">
          <w:rPr>
            <w:noProof/>
            <w:webHidden/>
          </w:rPr>
        </w:r>
        <w:r w:rsidR="00F23CD1">
          <w:rPr>
            <w:noProof/>
            <w:webHidden/>
          </w:rPr>
          <w:fldChar w:fldCharType="separate"/>
        </w:r>
        <w:r w:rsidR="00F23CD1">
          <w:rPr>
            <w:noProof/>
            <w:webHidden/>
          </w:rPr>
          <w:t>19</w:t>
        </w:r>
        <w:r w:rsidR="00F23CD1">
          <w:rPr>
            <w:noProof/>
            <w:webHidden/>
          </w:rPr>
          <w:fldChar w:fldCharType="end"/>
        </w:r>
      </w:hyperlink>
    </w:p>
    <w:p w14:paraId="104CED28" w14:textId="3299B64D"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7" w:history="1">
        <w:r w:rsidR="00F23CD1" w:rsidRPr="00597AA0">
          <w:rPr>
            <w:rStyle w:val="Hyperlink"/>
          </w:rPr>
          <w:t>3.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Real World Federated Learning Settings</w:t>
        </w:r>
        <w:r w:rsidR="00F23CD1">
          <w:rPr>
            <w:noProof/>
            <w:webHidden/>
          </w:rPr>
          <w:tab/>
        </w:r>
        <w:r w:rsidR="00F23CD1">
          <w:rPr>
            <w:noProof/>
            <w:webHidden/>
          </w:rPr>
          <w:fldChar w:fldCharType="begin"/>
        </w:r>
        <w:r w:rsidR="00F23CD1">
          <w:rPr>
            <w:noProof/>
            <w:webHidden/>
          </w:rPr>
          <w:instrText xml:space="preserve"> PAGEREF _Toc177563367 \h </w:instrText>
        </w:r>
        <w:r w:rsidR="00F23CD1">
          <w:rPr>
            <w:noProof/>
            <w:webHidden/>
          </w:rPr>
        </w:r>
        <w:r w:rsidR="00F23CD1">
          <w:rPr>
            <w:noProof/>
            <w:webHidden/>
          </w:rPr>
          <w:fldChar w:fldCharType="separate"/>
        </w:r>
        <w:r w:rsidR="00F23CD1">
          <w:rPr>
            <w:noProof/>
            <w:webHidden/>
          </w:rPr>
          <w:t>20</w:t>
        </w:r>
        <w:r w:rsidR="00F23CD1">
          <w:rPr>
            <w:noProof/>
            <w:webHidden/>
          </w:rPr>
          <w:fldChar w:fldCharType="end"/>
        </w:r>
      </w:hyperlink>
    </w:p>
    <w:p w14:paraId="7232D4BF" w14:textId="07E54808"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8" w:history="1">
        <w:r w:rsidR="00F23CD1" w:rsidRPr="00597AA0">
          <w:rPr>
            <w:rStyle w:val="Hyperlink"/>
          </w:rPr>
          <w:t>3.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Datasets</w:t>
        </w:r>
        <w:r w:rsidR="00F23CD1">
          <w:rPr>
            <w:noProof/>
            <w:webHidden/>
          </w:rPr>
          <w:tab/>
        </w:r>
        <w:r w:rsidR="00F23CD1">
          <w:rPr>
            <w:noProof/>
            <w:webHidden/>
          </w:rPr>
          <w:fldChar w:fldCharType="begin"/>
        </w:r>
        <w:r w:rsidR="00F23CD1">
          <w:rPr>
            <w:noProof/>
            <w:webHidden/>
          </w:rPr>
          <w:instrText xml:space="preserve"> PAGEREF _Toc177563368 \h </w:instrText>
        </w:r>
        <w:r w:rsidR="00F23CD1">
          <w:rPr>
            <w:noProof/>
            <w:webHidden/>
          </w:rPr>
        </w:r>
        <w:r w:rsidR="00F23CD1">
          <w:rPr>
            <w:noProof/>
            <w:webHidden/>
          </w:rPr>
          <w:fldChar w:fldCharType="separate"/>
        </w:r>
        <w:r w:rsidR="00F23CD1">
          <w:rPr>
            <w:noProof/>
            <w:webHidden/>
          </w:rPr>
          <w:t>21</w:t>
        </w:r>
        <w:r w:rsidR="00F23CD1">
          <w:rPr>
            <w:noProof/>
            <w:webHidden/>
          </w:rPr>
          <w:fldChar w:fldCharType="end"/>
        </w:r>
      </w:hyperlink>
    </w:p>
    <w:p w14:paraId="23188C97" w14:textId="0C1D1701"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9" w:history="1">
        <w:r w:rsidR="00F23CD1" w:rsidRPr="00597AA0">
          <w:rPr>
            <w:rStyle w:val="Hyperlink"/>
          </w:rPr>
          <w:t>3.5.</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Server Implementation</w:t>
        </w:r>
        <w:r w:rsidR="00F23CD1">
          <w:rPr>
            <w:noProof/>
            <w:webHidden/>
          </w:rPr>
          <w:tab/>
        </w:r>
        <w:r w:rsidR="00F23CD1">
          <w:rPr>
            <w:noProof/>
            <w:webHidden/>
          </w:rPr>
          <w:fldChar w:fldCharType="begin"/>
        </w:r>
        <w:r w:rsidR="00F23CD1">
          <w:rPr>
            <w:noProof/>
            <w:webHidden/>
          </w:rPr>
          <w:instrText xml:space="preserve"> PAGEREF _Toc177563369 \h </w:instrText>
        </w:r>
        <w:r w:rsidR="00F23CD1">
          <w:rPr>
            <w:noProof/>
            <w:webHidden/>
          </w:rPr>
        </w:r>
        <w:r w:rsidR="00F23CD1">
          <w:rPr>
            <w:noProof/>
            <w:webHidden/>
          </w:rPr>
          <w:fldChar w:fldCharType="separate"/>
        </w:r>
        <w:r w:rsidR="00F23CD1">
          <w:rPr>
            <w:noProof/>
            <w:webHidden/>
          </w:rPr>
          <w:t>23</w:t>
        </w:r>
        <w:r w:rsidR="00F23CD1">
          <w:rPr>
            <w:noProof/>
            <w:webHidden/>
          </w:rPr>
          <w:fldChar w:fldCharType="end"/>
        </w:r>
      </w:hyperlink>
    </w:p>
    <w:p w14:paraId="7FD6313A" w14:textId="00088DEE"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0" w:history="1">
        <w:r w:rsidR="00F23CD1" w:rsidRPr="00597AA0">
          <w:rPr>
            <w:rStyle w:val="Hyperlink"/>
          </w:rPr>
          <w:t>3.6.</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onclusion</w:t>
        </w:r>
        <w:r w:rsidR="00F23CD1">
          <w:rPr>
            <w:noProof/>
            <w:webHidden/>
          </w:rPr>
          <w:tab/>
        </w:r>
        <w:r w:rsidR="00F23CD1">
          <w:rPr>
            <w:noProof/>
            <w:webHidden/>
          </w:rPr>
          <w:fldChar w:fldCharType="begin"/>
        </w:r>
        <w:r w:rsidR="00F23CD1">
          <w:rPr>
            <w:noProof/>
            <w:webHidden/>
          </w:rPr>
          <w:instrText xml:space="preserve"> PAGEREF _Toc177563370 \h </w:instrText>
        </w:r>
        <w:r w:rsidR="00F23CD1">
          <w:rPr>
            <w:noProof/>
            <w:webHidden/>
          </w:rPr>
        </w:r>
        <w:r w:rsidR="00F23CD1">
          <w:rPr>
            <w:noProof/>
            <w:webHidden/>
          </w:rPr>
          <w:fldChar w:fldCharType="separate"/>
        </w:r>
        <w:r w:rsidR="00F23CD1">
          <w:rPr>
            <w:noProof/>
            <w:webHidden/>
          </w:rPr>
          <w:t>25</w:t>
        </w:r>
        <w:r w:rsidR="00F23CD1">
          <w:rPr>
            <w:noProof/>
            <w:webHidden/>
          </w:rPr>
          <w:fldChar w:fldCharType="end"/>
        </w:r>
      </w:hyperlink>
    </w:p>
    <w:p w14:paraId="572B7CFF" w14:textId="24F38E15" w:rsidR="00F23CD1"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71" w:history="1">
        <w:r w:rsidR="00F23CD1" w:rsidRPr="00597AA0">
          <w:rPr>
            <w:rStyle w:val="Hyperlink"/>
          </w:rPr>
          <w:t>4.</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Research and Ethics</w:t>
        </w:r>
        <w:r w:rsidR="00F23CD1">
          <w:rPr>
            <w:noProof/>
            <w:webHidden/>
          </w:rPr>
          <w:tab/>
        </w:r>
        <w:r w:rsidR="00F23CD1">
          <w:rPr>
            <w:noProof/>
            <w:webHidden/>
          </w:rPr>
          <w:fldChar w:fldCharType="begin"/>
        </w:r>
        <w:r w:rsidR="00F23CD1">
          <w:rPr>
            <w:noProof/>
            <w:webHidden/>
          </w:rPr>
          <w:instrText xml:space="preserve"> PAGEREF _Toc177563371 \h </w:instrText>
        </w:r>
        <w:r w:rsidR="00F23CD1">
          <w:rPr>
            <w:noProof/>
            <w:webHidden/>
          </w:rPr>
        </w:r>
        <w:r w:rsidR="00F23CD1">
          <w:rPr>
            <w:noProof/>
            <w:webHidden/>
          </w:rPr>
          <w:fldChar w:fldCharType="separate"/>
        </w:r>
        <w:r w:rsidR="00F23CD1">
          <w:rPr>
            <w:noProof/>
            <w:webHidden/>
          </w:rPr>
          <w:t>28</w:t>
        </w:r>
        <w:r w:rsidR="00F23CD1">
          <w:rPr>
            <w:noProof/>
            <w:webHidden/>
          </w:rPr>
          <w:fldChar w:fldCharType="end"/>
        </w:r>
      </w:hyperlink>
    </w:p>
    <w:p w14:paraId="3A673773" w14:textId="5A39815F"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2" w:history="1">
        <w:r w:rsidR="00F23CD1" w:rsidRPr="00597AA0">
          <w:rPr>
            <w:rStyle w:val="Hyperlink"/>
          </w:rPr>
          <w:t>4.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rimary Research Methodology</w:t>
        </w:r>
        <w:r w:rsidR="00F23CD1">
          <w:rPr>
            <w:noProof/>
            <w:webHidden/>
          </w:rPr>
          <w:tab/>
        </w:r>
        <w:r w:rsidR="00F23CD1">
          <w:rPr>
            <w:noProof/>
            <w:webHidden/>
          </w:rPr>
          <w:fldChar w:fldCharType="begin"/>
        </w:r>
        <w:r w:rsidR="00F23CD1">
          <w:rPr>
            <w:noProof/>
            <w:webHidden/>
          </w:rPr>
          <w:instrText xml:space="preserve"> PAGEREF _Toc177563372 \h </w:instrText>
        </w:r>
        <w:r w:rsidR="00F23CD1">
          <w:rPr>
            <w:noProof/>
            <w:webHidden/>
          </w:rPr>
        </w:r>
        <w:r w:rsidR="00F23CD1">
          <w:rPr>
            <w:noProof/>
            <w:webHidden/>
          </w:rPr>
          <w:fldChar w:fldCharType="separate"/>
        </w:r>
        <w:r w:rsidR="00F23CD1">
          <w:rPr>
            <w:noProof/>
            <w:webHidden/>
          </w:rPr>
          <w:t>28</w:t>
        </w:r>
        <w:r w:rsidR="00F23CD1">
          <w:rPr>
            <w:noProof/>
            <w:webHidden/>
          </w:rPr>
          <w:fldChar w:fldCharType="end"/>
        </w:r>
      </w:hyperlink>
    </w:p>
    <w:p w14:paraId="24C71770" w14:textId="6827E220"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3" w:history="1">
        <w:r w:rsidR="00F23CD1" w:rsidRPr="00597AA0">
          <w:rPr>
            <w:rStyle w:val="Hyperlink"/>
          </w:rPr>
          <w:t>4.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Sampling strategy</w:t>
        </w:r>
        <w:r w:rsidR="00F23CD1">
          <w:rPr>
            <w:noProof/>
            <w:webHidden/>
          </w:rPr>
          <w:tab/>
        </w:r>
        <w:r w:rsidR="00F23CD1">
          <w:rPr>
            <w:noProof/>
            <w:webHidden/>
          </w:rPr>
          <w:fldChar w:fldCharType="begin"/>
        </w:r>
        <w:r w:rsidR="00F23CD1">
          <w:rPr>
            <w:noProof/>
            <w:webHidden/>
          </w:rPr>
          <w:instrText xml:space="preserve"> PAGEREF _Toc177563373 \h </w:instrText>
        </w:r>
        <w:r w:rsidR="00F23CD1">
          <w:rPr>
            <w:noProof/>
            <w:webHidden/>
          </w:rPr>
        </w:r>
        <w:r w:rsidR="00F23CD1">
          <w:rPr>
            <w:noProof/>
            <w:webHidden/>
          </w:rPr>
          <w:fldChar w:fldCharType="separate"/>
        </w:r>
        <w:r w:rsidR="00F23CD1">
          <w:rPr>
            <w:noProof/>
            <w:webHidden/>
          </w:rPr>
          <w:t>29</w:t>
        </w:r>
        <w:r w:rsidR="00F23CD1">
          <w:rPr>
            <w:noProof/>
            <w:webHidden/>
          </w:rPr>
          <w:fldChar w:fldCharType="end"/>
        </w:r>
      </w:hyperlink>
    </w:p>
    <w:p w14:paraId="04DAE34E" w14:textId="7103A61D"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4" w:history="1">
        <w:r w:rsidR="00F23CD1" w:rsidRPr="00597AA0">
          <w:rPr>
            <w:rStyle w:val="Hyperlink"/>
          </w:rPr>
          <w:t>4.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roject Management Framework</w:t>
        </w:r>
        <w:r w:rsidR="00F23CD1">
          <w:rPr>
            <w:noProof/>
            <w:webHidden/>
          </w:rPr>
          <w:tab/>
        </w:r>
        <w:r w:rsidR="00F23CD1">
          <w:rPr>
            <w:noProof/>
            <w:webHidden/>
          </w:rPr>
          <w:fldChar w:fldCharType="begin"/>
        </w:r>
        <w:r w:rsidR="00F23CD1">
          <w:rPr>
            <w:noProof/>
            <w:webHidden/>
          </w:rPr>
          <w:instrText xml:space="preserve"> PAGEREF _Toc177563374 \h </w:instrText>
        </w:r>
        <w:r w:rsidR="00F23CD1">
          <w:rPr>
            <w:noProof/>
            <w:webHidden/>
          </w:rPr>
        </w:r>
        <w:r w:rsidR="00F23CD1">
          <w:rPr>
            <w:noProof/>
            <w:webHidden/>
          </w:rPr>
          <w:fldChar w:fldCharType="separate"/>
        </w:r>
        <w:r w:rsidR="00F23CD1">
          <w:rPr>
            <w:noProof/>
            <w:webHidden/>
          </w:rPr>
          <w:t>29</w:t>
        </w:r>
        <w:r w:rsidR="00F23CD1">
          <w:rPr>
            <w:noProof/>
            <w:webHidden/>
          </w:rPr>
          <w:fldChar w:fldCharType="end"/>
        </w:r>
      </w:hyperlink>
    </w:p>
    <w:p w14:paraId="5C4EE2FA" w14:textId="29D7FC14"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5" w:history="1">
        <w:r w:rsidR="00F23CD1" w:rsidRPr="00597AA0">
          <w:rPr>
            <w:rStyle w:val="Hyperlink"/>
          </w:rPr>
          <w:t>4.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roject Delivery</w:t>
        </w:r>
        <w:r w:rsidR="00F23CD1">
          <w:rPr>
            <w:noProof/>
            <w:webHidden/>
          </w:rPr>
          <w:tab/>
        </w:r>
        <w:r w:rsidR="00F23CD1">
          <w:rPr>
            <w:noProof/>
            <w:webHidden/>
          </w:rPr>
          <w:fldChar w:fldCharType="begin"/>
        </w:r>
        <w:r w:rsidR="00F23CD1">
          <w:rPr>
            <w:noProof/>
            <w:webHidden/>
          </w:rPr>
          <w:instrText xml:space="preserve"> PAGEREF _Toc177563375 \h </w:instrText>
        </w:r>
        <w:r w:rsidR="00F23CD1">
          <w:rPr>
            <w:noProof/>
            <w:webHidden/>
          </w:rPr>
        </w:r>
        <w:r w:rsidR="00F23CD1">
          <w:rPr>
            <w:noProof/>
            <w:webHidden/>
          </w:rPr>
          <w:fldChar w:fldCharType="separate"/>
        </w:r>
        <w:r w:rsidR="00F23CD1">
          <w:rPr>
            <w:noProof/>
            <w:webHidden/>
          </w:rPr>
          <w:t>30</w:t>
        </w:r>
        <w:r w:rsidR="00F23CD1">
          <w:rPr>
            <w:noProof/>
            <w:webHidden/>
          </w:rPr>
          <w:fldChar w:fldCharType="end"/>
        </w:r>
      </w:hyperlink>
    </w:p>
    <w:p w14:paraId="59668123" w14:textId="0D868CB8"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6" w:history="1">
        <w:r w:rsidR="00F23CD1" w:rsidRPr="00597AA0">
          <w:rPr>
            <w:rStyle w:val="Hyperlink"/>
          </w:rPr>
          <w:t>4.5.</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Tools and Equipment</w:t>
        </w:r>
        <w:r w:rsidR="00F23CD1">
          <w:rPr>
            <w:noProof/>
            <w:webHidden/>
          </w:rPr>
          <w:tab/>
        </w:r>
        <w:r w:rsidR="00F23CD1">
          <w:rPr>
            <w:noProof/>
            <w:webHidden/>
          </w:rPr>
          <w:fldChar w:fldCharType="begin"/>
        </w:r>
        <w:r w:rsidR="00F23CD1">
          <w:rPr>
            <w:noProof/>
            <w:webHidden/>
          </w:rPr>
          <w:instrText xml:space="preserve"> PAGEREF _Toc177563376 \h </w:instrText>
        </w:r>
        <w:r w:rsidR="00F23CD1">
          <w:rPr>
            <w:noProof/>
            <w:webHidden/>
          </w:rPr>
        </w:r>
        <w:r w:rsidR="00F23CD1">
          <w:rPr>
            <w:noProof/>
            <w:webHidden/>
          </w:rPr>
          <w:fldChar w:fldCharType="separate"/>
        </w:r>
        <w:r w:rsidR="00F23CD1">
          <w:rPr>
            <w:noProof/>
            <w:webHidden/>
          </w:rPr>
          <w:t>31</w:t>
        </w:r>
        <w:r w:rsidR="00F23CD1">
          <w:rPr>
            <w:noProof/>
            <w:webHidden/>
          </w:rPr>
          <w:fldChar w:fldCharType="end"/>
        </w:r>
      </w:hyperlink>
    </w:p>
    <w:p w14:paraId="4C750045" w14:textId="2CDF7591"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7" w:history="1">
        <w:r w:rsidR="00F23CD1" w:rsidRPr="00597AA0">
          <w:rPr>
            <w:rStyle w:val="Hyperlink"/>
          </w:rPr>
          <w:t>4.6.</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Ethical Aspects</w:t>
        </w:r>
        <w:r w:rsidR="00F23CD1">
          <w:rPr>
            <w:noProof/>
            <w:webHidden/>
          </w:rPr>
          <w:tab/>
        </w:r>
        <w:r w:rsidR="00F23CD1">
          <w:rPr>
            <w:noProof/>
            <w:webHidden/>
          </w:rPr>
          <w:fldChar w:fldCharType="begin"/>
        </w:r>
        <w:r w:rsidR="00F23CD1">
          <w:rPr>
            <w:noProof/>
            <w:webHidden/>
          </w:rPr>
          <w:instrText xml:space="preserve"> PAGEREF _Toc177563377 \h </w:instrText>
        </w:r>
        <w:r w:rsidR="00F23CD1">
          <w:rPr>
            <w:noProof/>
            <w:webHidden/>
          </w:rPr>
        </w:r>
        <w:r w:rsidR="00F23CD1">
          <w:rPr>
            <w:noProof/>
            <w:webHidden/>
          </w:rPr>
          <w:fldChar w:fldCharType="separate"/>
        </w:r>
        <w:r w:rsidR="00F23CD1">
          <w:rPr>
            <w:noProof/>
            <w:webHidden/>
          </w:rPr>
          <w:t>31</w:t>
        </w:r>
        <w:r w:rsidR="00F23CD1">
          <w:rPr>
            <w:noProof/>
            <w:webHidden/>
          </w:rPr>
          <w:fldChar w:fldCharType="end"/>
        </w:r>
      </w:hyperlink>
    </w:p>
    <w:p w14:paraId="3F9827C4" w14:textId="77705D74" w:rsidR="00F23CD1"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78" w:history="1">
        <w:r w:rsidR="00F23CD1" w:rsidRPr="00597AA0">
          <w:rPr>
            <w:rStyle w:val="Hyperlink"/>
          </w:rPr>
          <w:t>5.</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Evaluating Popular Federated Learning Frameworks</w:t>
        </w:r>
        <w:r w:rsidR="00F23CD1">
          <w:rPr>
            <w:noProof/>
            <w:webHidden/>
          </w:rPr>
          <w:tab/>
        </w:r>
        <w:r w:rsidR="00F23CD1">
          <w:rPr>
            <w:noProof/>
            <w:webHidden/>
          </w:rPr>
          <w:fldChar w:fldCharType="begin"/>
        </w:r>
        <w:r w:rsidR="00F23CD1">
          <w:rPr>
            <w:noProof/>
            <w:webHidden/>
          </w:rPr>
          <w:instrText xml:space="preserve"> PAGEREF _Toc177563378 \h </w:instrText>
        </w:r>
        <w:r w:rsidR="00F23CD1">
          <w:rPr>
            <w:noProof/>
            <w:webHidden/>
          </w:rPr>
        </w:r>
        <w:r w:rsidR="00F23CD1">
          <w:rPr>
            <w:noProof/>
            <w:webHidden/>
          </w:rPr>
          <w:fldChar w:fldCharType="separate"/>
        </w:r>
        <w:r w:rsidR="00F23CD1">
          <w:rPr>
            <w:noProof/>
            <w:webHidden/>
          </w:rPr>
          <w:t>33</w:t>
        </w:r>
        <w:r w:rsidR="00F23CD1">
          <w:rPr>
            <w:noProof/>
            <w:webHidden/>
          </w:rPr>
          <w:fldChar w:fldCharType="end"/>
        </w:r>
      </w:hyperlink>
    </w:p>
    <w:p w14:paraId="4B3A55BB" w14:textId="6E70FF8A"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9" w:history="1">
        <w:r w:rsidR="00F23CD1" w:rsidRPr="00597AA0">
          <w:rPr>
            <w:rStyle w:val="Hyperlink"/>
          </w:rPr>
          <w:t>5.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PySyft</w:t>
        </w:r>
        <w:r w:rsidR="00F23CD1">
          <w:rPr>
            <w:noProof/>
            <w:webHidden/>
          </w:rPr>
          <w:tab/>
        </w:r>
        <w:r w:rsidR="00F23CD1">
          <w:rPr>
            <w:noProof/>
            <w:webHidden/>
          </w:rPr>
          <w:fldChar w:fldCharType="begin"/>
        </w:r>
        <w:r w:rsidR="00F23CD1">
          <w:rPr>
            <w:noProof/>
            <w:webHidden/>
          </w:rPr>
          <w:instrText xml:space="preserve"> PAGEREF _Toc177563379 \h </w:instrText>
        </w:r>
        <w:r w:rsidR="00F23CD1">
          <w:rPr>
            <w:noProof/>
            <w:webHidden/>
          </w:rPr>
        </w:r>
        <w:r w:rsidR="00F23CD1">
          <w:rPr>
            <w:noProof/>
            <w:webHidden/>
          </w:rPr>
          <w:fldChar w:fldCharType="separate"/>
        </w:r>
        <w:r w:rsidR="00F23CD1">
          <w:rPr>
            <w:noProof/>
            <w:webHidden/>
          </w:rPr>
          <w:t>33</w:t>
        </w:r>
        <w:r w:rsidR="00F23CD1">
          <w:rPr>
            <w:noProof/>
            <w:webHidden/>
          </w:rPr>
          <w:fldChar w:fldCharType="end"/>
        </w:r>
      </w:hyperlink>
    </w:p>
    <w:p w14:paraId="17F7C45F" w14:textId="2849E7D6"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0" w:history="1">
        <w:r w:rsidR="00F23CD1" w:rsidRPr="00597AA0">
          <w:rPr>
            <w:rStyle w:val="Hyperlink"/>
          </w:rPr>
          <w:t>5.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ATE</w:t>
        </w:r>
        <w:r w:rsidR="00F23CD1">
          <w:rPr>
            <w:noProof/>
            <w:webHidden/>
          </w:rPr>
          <w:tab/>
        </w:r>
        <w:r w:rsidR="00F23CD1">
          <w:rPr>
            <w:noProof/>
            <w:webHidden/>
          </w:rPr>
          <w:fldChar w:fldCharType="begin"/>
        </w:r>
        <w:r w:rsidR="00F23CD1">
          <w:rPr>
            <w:noProof/>
            <w:webHidden/>
          </w:rPr>
          <w:instrText xml:space="preserve"> PAGEREF _Toc177563380 \h </w:instrText>
        </w:r>
        <w:r w:rsidR="00F23CD1">
          <w:rPr>
            <w:noProof/>
            <w:webHidden/>
          </w:rPr>
        </w:r>
        <w:r w:rsidR="00F23CD1">
          <w:rPr>
            <w:noProof/>
            <w:webHidden/>
          </w:rPr>
          <w:fldChar w:fldCharType="separate"/>
        </w:r>
        <w:r w:rsidR="00F23CD1">
          <w:rPr>
            <w:noProof/>
            <w:webHidden/>
          </w:rPr>
          <w:t>34</w:t>
        </w:r>
        <w:r w:rsidR="00F23CD1">
          <w:rPr>
            <w:noProof/>
            <w:webHidden/>
          </w:rPr>
          <w:fldChar w:fldCharType="end"/>
        </w:r>
      </w:hyperlink>
    </w:p>
    <w:p w14:paraId="17353766" w14:textId="47184EBB"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1" w:history="1">
        <w:r w:rsidR="00F23CD1" w:rsidRPr="00597AA0">
          <w:rPr>
            <w:rStyle w:val="Hyperlink"/>
          </w:rPr>
          <w:t>5.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lower</w:t>
        </w:r>
        <w:r w:rsidR="00F23CD1">
          <w:rPr>
            <w:noProof/>
            <w:webHidden/>
          </w:rPr>
          <w:tab/>
        </w:r>
        <w:r w:rsidR="00F23CD1">
          <w:rPr>
            <w:noProof/>
            <w:webHidden/>
          </w:rPr>
          <w:fldChar w:fldCharType="begin"/>
        </w:r>
        <w:r w:rsidR="00F23CD1">
          <w:rPr>
            <w:noProof/>
            <w:webHidden/>
          </w:rPr>
          <w:instrText xml:space="preserve"> PAGEREF _Toc177563381 \h </w:instrText>
        </w:r>
        <w:r w:rsidR="00F23CD1">
          <w:rPr>
            <w:noProof/>
            <w:webHidden/>
          </w:rPr>
        </w:r>
        <w:r w:rsidR="00F23CD1">
          <w:rPr>
            <w:noProof/>
            <w:webHidden/>
          </w:rPr>
          <w:fldChar w:fldCharType="separate"/>
        </w:r>
        <w:r w:rsidR="00F23CD1">
          <w:rPr>
            <w:noProof/>
            <w:webHidden/>
          </w:rPr>
          <w:t>35</w:t>
        </w:r>
        <w:r w:rsidR="00F23CD1">
          <w:rPr>
            <w:noProof/>
            <w:webHidden/>
          </w:rPr>
          <w:fldChar w:fldCharType="end"/>
        </w:r>
      </w:hyperlink>
    </w:p>
    <w:p w14:paraId="6F9AF116" w14:textId="653CC3A8"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2" w:history="1">
        <w:r w:rsidR="00F23CD1" w:rsidRPr="00597AA0">
          <w:rPr>
            <w:rStyle w:val="Hyperlink"/>
          </w:rPr>
          <w:t>5.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ML</w:t>
        </w:r>
        <w:r w:rsidR="00F23CD1">
          <w:rPr>
            <w:noProof/>
            <w:webHidden/>
          </w:rPr>
          <w:tab/>
        </w:r>
        <w:r w:rsidR="00F23CD1">
          <w:rPr>
            <w:noProof/>
            <w:webHidden/>
          </w:rPr>
          <w:fldChar w:fldCharType="begin"/>
        </w:r>
        <w:r w:rsidR="00F23CD1">
          <w:rPr>
            <w:noProof/>
            <w:webHidden/>
          </w:rPr>
          <w:instrText xml:space="preserve"> PAGEREF _Toc177563382 \h </w:instrText>
        </w:r>
        <w:r w:rsidR="00F23CD1">
          <w:rPr>
            <w:noProof/>
            <w:webHidden/>
          </w:rPr>
        </w:r>
        <w:r w:rsidR="00F23CD1">
          <w:rPr>
            <w:noProof/>
            <w:webHidden/>
          </w:rPr>
          <w:fldChar w:fldCharType="separate"/>
        </w:r>
        <w:r w:rsidR="00F23CD1">
          <w:rPr>
            <w:noProof/>
            <w:webHidden/>
          </w:rPr>
          <w:t>35</w:t>
        </w:r>
        <w:r w:rsidR="00F23CD1">
          <w:rPr>
            <w:noProof/>
            <w:webHidden/>
          </w:rPr>
          <w:fldChar w:fldCharType="end"/>
        </w:r>
      </w:hyperlink>
    </w:p>
    <w:p w14:paraId="261FB934" w14:textId="6C14BC58"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3" w:history="1">
        <w:r w:rsidR="00F23CD1" w:rsidRPr="00597AA0">
          <w:rPr>
            <w:rStyle w:val="Hyperlink"/>
          </w:rPr>
          <w:t>5.5.</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TensorFlow Federated</w:t>
        </w:r>
        <w:r w:rsidR="00F23CD1">
          <w:rPr>
            <w:noProof/>
            <w:webHidden/>
          </w:rPr>
          <w:tab/>
        </w:r>
        <w:r w:rsidR="00F23CD1">
          <w:rPr>
            <w:noProof/>
            <w:webHidden/>
          </w:rPr>
          <w:fldChar w:fldCharType="begin"/>
        </w:r>
        <w:r w:rsidR="00F23CD1">
          <w:rPr>
            <w:noProof/>
            <w:webHidden/>
          </w:rPr>
          <w:instrText xml:space="preserve"> PAGEREF _Toc177563383 \h </w:instrText>
        </w:r>
        <w:r w:rsidR="00F23CD1">
          <w:rPr>
            <w:noProof/>
            <w:webHidden/>
          </w:rPr>
        </w:r>
        <w:r w:rsidR="00F23CD1">
          <w:rPr>
            <w:noProof/>
            <w:webHidden/>
          </w:rPr>
          <w:fldChar w:fldCharType="separate"/>
        </w:r>
        <w:r w:rsidR="00F23CD1">
          <w:rPr>
            <w:noProof/>
            <w:webHidden/>
          </w:rPr>
          <w:t>36</w:t>
        </w:r>
        <w:r w:rsidR="00F23CD1">
          <w:rPr>
            <w:noProof/>
            <w:webHidden/>
          </w:rPr>
          <w:fldChar w:fldCharType="end"/>
        </w:r>
      </w:hyperlink>
    </w:p>
    <w:p w14:paraId="2A10BC0F" w14:textId="4C1EDE15"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4" w:history="1">
        <w:r w:rsidR="00F23CD1" w:rsidRPr="00597AA0">
          <w:rPr>
            <w:rStyle w:val="Hyperlink"/>
          </w:rPr>
          <w:t>5.6.</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onclusions and summary</w:t>
        </w:r>
        <w:r w:rsidR="00F23CD1">
          <w:rPr>
            <w:noProof/>
            <w:webHidden/>
          </w:rPr>
          <w:tab/>
        </w:r>
        <w:r w:rsidR="00F23CD1">
          <w:rPr>
            <w:noProof/>
            <w:webHidden/>
          </w:rPr>
          <w:fldChar w:fldCharType="begin"/>
        </w:r>
        <w:r w:rsidR="00F23CD1">
          <w:rPr>
            <w:noProof/>
            <w:webHidden/>
          </w:rPr>
          <w:instrText xml:space="preserve"> PAGEREF _Toc177563384 \h </w:instrText>
        </w:r>
        <w:r w:rsidR="00F23CD1">
          <w:rPr>
            <w:noProof/>
            <w:webHidden/>
          </w:rPr>
        </w:r>
        <w:r w:rsidR="00F23CD1">
          <w:rPr>
            <w:noProof/>
            <w:webHidden/>
          </w:rPr>
          <w:fldChar w:fldCharType="separate"/>
        </w:r>
        <w:r w:rsidR="00F23CD1">
          <w:rPr>
            <w:noProof/>
            <w:webHidden/>
          </w:rPr>
          <w:t>37</w:t>
        </w:r>
        <w:r w:rsidR="00F23CD1">
          <w:rPr>
            <w:noProof/>
            <w:webHidden/>
          </w:rPr>
          <w:fldChar w:fldCharType="end"/>
        </w:r>
      </w:hyperlink>
    </w:p>
    <w:p w14:paraId="5F0B5FD1" w14:textId="7F70C47A" w:rsidR="00F23CD1"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85" w:history="1">
        <w:r w:rsidR="00F23CD1" w:rsidRPr="00597AA0">
          <w:rPr>
            <w:rStyle w:val="Hyperlink"/>
          </w:rPr>
          <w:t>6.</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Federated Learning Server Development</w:t>
        </w:r>
        <w:r w:rsidR="00F23CD1">
          <w:rPr>
            <w:noProof/>
            <w:webHidden/>
          </w:rPr>
          <w:tab/>
        </w:r>
        <w:r w:rsidR="00F23CD1">
          <w:rPr>
            <w:noProof/>
            <w:webHidden/>
          </w:rPr>
          <w:fldChar w:fldCharType="begin"/>
        </w:r>
        <w:r w:rsidR="00F23CD1">
          <w:rPr>
            <w:noProof/>
            <w:webHidden/>
          </w:rPr>
          <w:instrText xml:space="preserve"> PAGEREF _Toc177563385 \h </w:instrText>
        </w:r>
        <w:r w:rsidR="00F23CD1">
          <w:rPr>
            <w:noProof/>
            <w:webHidden/>
          </w:rPr>
        </w:r>
        <w:r w:rsidR="00F23CD1">
          <w:rPr>
            <w:noProof/>
            <w:webHidden/>
          </w:rPr>
          <w:fldChar w:fldCharType="separate"/>
        </w:r>
        <w:r w:rsidR="00F23CD1">
          <w:rPr>
            <w:noProof/>
            <w:webHidden/>
          </w:rPr>
          <w:t>38</w:t>
        </w:r>
        <w:r w:rsidR="00F23CD1">
          <w:rPr>
            <w:noProof/>
            <w:webHidden/>
          </w:rPr>
          <w:fldChar w:fldCharType="end"/>
        </w:r>
      </w:hyperlink>
    </w:p>
    <w:p w14:paraId="5267C2FF" w14:textId="1E5824A4"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6" w:history="1">
        <w:r w:rsidR="00F23CD1" w:rsidRPr="00597AA0">
          <w:rPr>
            <w:rStyle w:val="Hyperlink"/>
          </w:rPr>
          <w:t>6.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Architecture</w:t>
        </w:r>
        <w:r w:rsidR="00F23CD1">
          <w:rPr>
            <w:noProof/>
            <w:webHidden/>
          </w:rPr>
          <w:tab/>
        </w:r>
        <w:r w:rsidR="00F23CD1">
          <w:rPr>
            <w:noProof/>
            <w:webHidden/>
          </w:rPr>
          <w:fldChar w:fldCharType="begin"/>
        </w:r>
        <w:r w:rsidR="00F23CD1">
          <w:rPr>
            <w:noProof/>
            <w:webHidden/>
          </w:rPr>
          <w:instrText xml:space="preserve"> PAGEREF _Toc177563386 \h </w:instrText>
        </w:r>
        <w:r w:rsidR="00F23CD1">
          <w:rPr>
            <w:noProof/>
            <w:webHidden/>
          </w:rPr>
        </w:r>
        <w:r w:rsidR="00F23CD1">
          <w:rPr>
            <w:noProof/>
            <w:webHidden/>
          </w:rPr>
          <w:fldChar w:fldCharType="separate"/>
        </w:r>
        <w:r w:rsidR="00F23CD1">
          <w:rPr>
            <w:noProof/>
            <w:webHidden/>
          </w:rPr>
          <w:t>38</w:t>
        </w:r>
        <w:r w:rsidR="00F23CD1">
          <w:rPr>
            <w:noProof/>
            <w:webHidden/>
          </w:rPr>
          <w:fldChar w:fldCharType="end"/>
        </w:r>
      </w:hyperlink>
    </w:p>
    <w:p w14:paraId="71B083F4" w14:textId="61362B48"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7" w:history="1">
        <w:r w:rsidR="00F23CD1" w:rsidRPr="00597AA0">
          <w:rPr>
            <w:rStyle w:val="Hyperlink"/>
          </w:rPr>
          <w:t>6.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L Server Flow</w:t>
        </w:r>
        <w:r w:rsidR="00F23CD1">
          <w:rPr>
            <w:noProof/>
            <w:webHidden/>
          </w:rPr>
          <w:tab/>
        </w:r>
        <w:r w:rsidR="00F23CD1">
          <w:rPr>
            <w:noProof/>
            <w:webHidden/>
          </w:rPr>
          <w:fldChar w:fldCharType="begin"/>
        </w:r>
        <w:r w:rsidR="00F23CD1">
          <w:rPr>
            <w:noProof/>
            <w:webHidden/>
          </w:rPr>
          <w:instrText xml:space="preserve"> PAGEREF _Toc177563387 \h </w:instrText>
        </w:r>
        <w:r w:rsidR="00F23CD1">
          <w:rPr>
            <w:noProof/>
            <w:webHidden/>
          </w:rPr>
        </w:r>
        <w:r w:rsidR="00F23CD1">
          <w:rPr>
            <w:noProof/>
            <w:webHidden/>
          </w:rPr>
          <w:fldChar w:fldCharType="separate"/>
        </w:r>
        <w:r w:rsidR="00F23CD1">
          <w:rPr>
            <w:noProof/>
            <w:webHidden/>
          </w:rPr>
          <w:t>39</w:t>
        </w:r>
        <w:r w:rsidR="00F23CD1">
          <w:rPr>
            <w:noProof/>
            <w:webHidden/>
          </w:rPr>
          <w:fldChar w:fldCharType="end"/>
        </w:r>
      </w:hyperlink>
    </w:p>
    <w:p w14:paraId="1BC3273F" w14:textId="2DE5B126"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8" w:history="1">
        <w:r w:rsidR="00F23CD1" w:rsidRPr="00597AA0">
          <w:rPr>
            <w:rStyle w:val="Hyperlink"/>
          </w:rPr>
          <w:t>6.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L Server Functions</w:t>
        </w:r>
        <w:r w:rsidR="00F23CD1">
          <w:rPr>
            <w:noProof/>
            <w:webHidden/>
          </w:rPr>
          <w:tab/>
        </w:r>
        <w:r w:rsidR="00F23CD1">
          <w:rPr>
            <w:noProof/>
            <w:webHidden/>
          </w:rPr>
          <w:fldChar w:fldCharType="begin"/>
        </w:r>
        <w:r w:rsidR="00F23CD1">
          <w:rPr>
            <w:noProof/>
            <w:webHidden/>
          </w:rPr>
          <w:instrText xml:space="preserve"> PAGEREF _Toc177563388 \h </w:instrText>
        </w:r>
        <w:r w:rsidR="00F23CD1">
          <w:rPr>
            <w:noProof/>
            <w:webHidden/>
          </w:rPr>
        </w:r>
        <w:r w:rsidR="00F23CD1">
          <w:rPr>
            <w:noProof/>
            <w:webHidden/>
          </w:rPr>
          <w:fldChar w:fldCharType="separate"/>
        </w:r>
        <w:r w:rsidR="00F23CD1">
          <w:rPr>
            <w:noProof/>
            <w:webHidden/>
          </w:rPr>
          <w:t>39</w:t>
        </w:r>
        <w:r w:rsidR="00F23CD1">
          <w:rPr>
            <w:noProof/>
            <w:webHidden/>
          </w:rPr>
          <w:fldChar w:fldCharType="end"/>
        </w:r>
      </w:hyperlink>
    </w:p>
    <w:p w14:paraId="28C55C40" w14:textId="54EE351F"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89" w:history="1">
        <w:r w:rsidR="00F23CD1" w:rsidRPr="00597AA0">
          <w:rPr>
            <w:rStyle w:val="Hyperlink"/>
          </w:rPr>
          <w:t>6.3.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server.py</w:t>
        </w:r>
        <w:r w:rsidR="00F23CD1">
          <w:rPr>
            <w:noProof/>
            <w:webHidden/>
          </w:rPr>
          <w:tab/>
        </w:r>
        <w:r w:rsidR="00F23CD1">
          <w:rPr>
            <w:noProof/>
            <w:webHidden/>
          </w:rPr>
          <w:fldChar w:fldCharType="begin"/>
        </w:r>
        <w:r w:rsidR="00F23CD1">
          <w:rPr>
            <w:noProof/>
            <w:webHidden/>
          </w:rPr>
          <w:instrText xml:space="preserve"> PAGEREF _Toc177563389 \h </w:instrText>
        </w:r>
        <w:r w:rsidR="00F23CD1">
          <w:rPr>
            <w:noProof/>
            <w:webHidden/>
          </w:rPr>
        </w:r>
        <w:r w:rsidR="00F23CD1">
          <w:rPr>
            <w:noProof/>
            <w:webHidden/>
          </w:rPr>
          <w:fldChar w:fldCharType="separate"/>
        </w:r>
        <w:r w:rsidR="00F23CD1">
          <w:rPr>
            <w:noProof/>
            <w:webHidden/>
          </w:rPr>
          <w:t>39</w:t>
        </w:r>
        <w:r w:rsidR="00F23CD1">
          <w:rPr>
            <w:noProof/>
            <w:webHidden/>
          </w:rPr>
          <w:fldChar w:fldCharType="end"/>
        </w:r>
      </w:hyperlink>
    </w:p>
    <w:p w14:paraId="3670DE37" w14:textId="28BABAC5"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90" w:history="1">
        <w:r w:rsidR="00F23CD1" w:rsidRPr="00597AA0">
          <w:rPr>
            <w:rStyle w:val="Hyperlink"/>
          </w:rPr>
          <w:t>6.3.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client.py</w:t>
        </w:r>
        <w:r w:rsidR="00F23CD1">
          <w:rPr>
            <w:noProof/>
            <w:webHidden/>
          </w:rPr>
          <w:tab/>
        </w:r>
        <w:r w:rsidR="00F23CD1">
          <w:rPr>
            <w:noProof/>
            <w:webHidden/>
          </w:rPr>
          <w:fldChar w:fldCharType="begin"/>
        </w:r>
        <w:r w:rsidR="00F23CD1">
          <w:rPr>
            <w:noProof/>
            <w:webHidden/>
          </w:rPr>
          <w:instrText xml:space="preserve"> PAGEREF _Toc177563390 \h </w:instrText>
        </w:r>
        <w:r w:rsidR="00F23CD1">
          <w:rPr>
            <w:noProof/>
            <w:webHidden/>
          </w:rPr>
        </w:r>
        <w:r w:rsidR="00F23CD1">
          <w:rPr>
            <w:noProof/>
            <w:webHidden/>
          </w:rPr>
          <w:fldChar w:fldCharType="separate"/>
        </w:r>
        <w:r w:rsidR="00F23CD1">
          <w:rPr>
            <w:noProof/>
            <w:webHidden/>
          </w:rPr>
          <w:t>40</w:t>
        </w:r>
        <w:r w:rsidR="00F23CD1">
          <w:rPr>
            <w:noProof/>
            <w:webHidden/>
          </w:rPr>
          <w:fldChar w:fldCharType="end"/>
        </w:r>
      </w:hyperlink>
    </w:p>
    <w:p w14:paraId="2309AB17" w14:textId="18502FD4"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1" w:history="1">
        <w:r w:rsidR="00F23CD1" w:rsidRPr="00597AA0">
          <w:rPr>
            <w:rStyle w:val="Hyperlink"/>
          </w:rPr>
          <w:t>6.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ommunication protocols</w:t>
        </w:r>
        <w:r w:rsidR="00F23CD1">
          <w:rPr>
            <w:noProof/>
            <w:webHidden/>
          </w:rPr>
          <w:tab/>
        </w:r>
        <w:r w:rsidR="00F23CD1">
          <w:rPr>
            <w:noProof/>
            <w:webHidden/>
          </w:rPr>
          <w:fldChar w:fldCharType="begin"/>
        </w:r>
        <w:r w:rsidR="00F23CD1">
          <w:rPr>
            <w:noProof/>
            <w:webHidden/>
          </w:rPr>
          <w:instrText xml:space="preserve"> PAGEREF _Toc177563391 \h </w:instrText>
        </w:r>
        <w:r w:rsidR="00F23CD1">
          <w:rPr>
            <w:noProof/>
            <w:webHidden/>
          </w:rPr>
        </w:r>
        <w:r w:rsidR="00F23CD1">
          <w:rPr>
            <w:noProof/>
            <w:webHidden/>
          </w:rPr>
          <w:fldChar w:fldCharType="separate"/>
        </w:r>
        <w:r w:rsidR="00F23CD1">
          <w:rPr>
            <w:noProof/>
            <w:webHidden/>
          </w:rPr>
          <w:t>41</w:t>
        </w:r>
        <w:r w:rsidR="00F23CD1">
          <w:rPr>
            <w:noProof/>
            <w:webHidden/>
          </w:rPr>
          <w:fldChar w:fldCharType="end"/>
        </w:r>
      </w:hyperlink>
    </w:p>
    <w:p w14:paraId="44F5534B" w14:textId="454F5540"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2" w:history="1">
        <w:r w:rsidR="00F23CD1" w:rsidRPr="00597AA0">
          <w:rPr>
            <w:rStyle w:val="Hyperlink"/>
          </w:rPr>
          <w:t>6.5.</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Machine Learning Models Used.</w:t>
        </w:r>
        <w:r w:rsidR="00F23CD1">
          <w:rPr>
            <w:noProof/>
            <w:webHidden/>
          </w:rPr>
          <w:tab/>
        </w:r>
        <w:r w:rsidR="00F23CD1">
          <w:rPr>
            <w:noProof/>
            <w:webHidden/>
          </w:rPr>
          <w:fldChar w:fldCharType="begin"/>
        </w:r>
        <w:r w:rsidR="00F23CD1">
          <w:rPr>
            <w:noProof/>
            <w:webHidden/>
          </w:rPr>
          <w:instrText xml:space="preserve"> PAGEREF _Toc177563392 \h </w:instrText>
        </w:r>
        <w:r w:rsidR="00F23CD1">
          <w:rPr>
            <w:noProof/>
            <w:webHidden/>
          </w:rPr>
        </w:r>
        <w:r w:rsidR="00F23CD1">
          <w:rPr>
            <w:noProof/>
            <w:webHidden/>
          </w:rPr>
          <w:fldChar w:fldCharType="separate"/>
        </w:r>
        <w:r w:rsidR="00F23CD1">
          <w:rPr>
            <w:noProof/>
            <w:webHidden/>
          </w:rPr>
          <w:t>42</w:t>
        </w:r>
        <w:r w:rsidR="00F23CD1">
          <w:rPr>
            <w:noProof/>
            <w:webHidden/>
          </w:rPr>
          <w:fldChar w:fldCharType="end"/>
        </w:r>
      </w:hyperlink>
    </w:p>
    <w:p w14:paraId="12893818" w14:textId="359CE6F8"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93" w:history="1">
        <w:r w:rsidR="00F23CD1" w:rsidRPr="00597AA0">
          <w:rPr>
            <w:rStyle w:val="Hyperlink"/>
          </w:rPr>
          <w:t>6.5.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Model</w:t>
        </w:r>
        <w:r w:rsidR="00F23CD1">
          <w:rPr>
            <w:noProof/>
            <w:webHidden/>
          </w:rPr>
          <w:tab/>
        </w:r>
        <w:r w:rsidR="00F23CD1">
          <w:rPr>
            <w:noProof/>
            <w:webHidden/>
          </w:rPr>
          <w:fldChar w:fldCharType="begin"/>
        </w:r>
        <w:r w:rsidR="00F23CD1">
          <w:rPr>
            <w:noProof/>
            <w:webHidden/>
          </w:rPr>
          <w:instrText xml:space="preserve"> PAGEREF _Toc177563393 \h </w:instrText>
        </w:r>
        <w:r w:rsidR="00F23CD1">
          <w:rPr>
            <w:noProof/>
            <w:webHidden/>
          </w:rPr>
        </w:r>
        <w:r w:rsidR="00F23CD1">
          <w:rPr>
            <w:noProof/>
            <w:webHidden/>
          </w:rPr>
          <w:fldChar w:fldCharType="separate"/>
        </w:r>
        <w:r w:rsidR="00F23CD1">
          <w:rPr>
            <w:noProof/>
            <w:webHidden/>
          </w:rPr>
          <w:t>42</w:t>
        </w:r>
        <w:r w:rsidR="00F23CD1">
          <w:rPr>
            <w:noProof/>
            <w:webHidden/>
          </w:rPr>
          <w:fldChar w:fldCharType="end"/>
        </w:r>
      </w:hyperlink>
    </w:p>
    <w:p w14:paraId="3539AE03" w14:textId="346246A0"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94" w:history="1">
        <w:r w:rsidR="00F23CD1" w:rsidRPr="00597AA0">
          <w:rPr>
            <w:rStyle w:val="Hyperlink"/>
          </w:rPr>
          <w:t>6.5.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Model</w:t>
        </w:r>
        <w:r w:rsidR="00F23CD1">
          <w:rPr>
            <w:noProof/>
            <w:webHidden/>
          </w:rPr>
          <w:tab/>
        </w:r>
        <w:r w:rsidR="00F23CD1">
          <w:rPr>
            <w:noProof/>
            <w:webHidden/>
          </w:rPr>
          <w:fldChar w:fldCharType="begin"/>
        </w:r>
        <w:r w:rsidR="00F23CD1">
          <w:rPr>
            <w:noProof/>
            <w:webHidden/>
          </w:rPr>
          <w:instrText xml:space="preserve"> PAGEREF _Toc177563394 \h </w:instrText>
        </w:r>
        <w:r w:rsidR="00F23CD1">
          <w:rPr>
            <w:noProof/>
            <w:webHidden/>
          </w:rPr>
        </w:r>
        <w:r w:rsidR="00F23CD1">
          <w:rPr>
            <w:noProof/>
            <w:webHidden/>
          </w:rPr>
          <w:fldChar w:fldCharType="separate"/>
        </w:r>
        <w:r w:rsidR="00F23CD1">
          <w:rPr>
            <w:noProof/>
            <w:webHidden/>
          </w:rPr>
          <w:t>43</w:t>
        </w:r>
        <w:r w:rsidR="00F23CD1">
          <w:rPr>
            <w:noProof/>
            <w:webHidden/>
          </w:rPr>
          <w:fldChar w:fldCharType="end"/>
        </w:r>
      </w:hyperlink>
    </w:p>
    <w:p w14:paraId="00D572E6" w14:textId="27886850"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5" w:history="1">
        <w:r w:rsidR="00F23CD1" w:rsidRPr="00597AA0">
          <w:rPr>
            <w:rStyle w:val="Hyperlink"/>
          </w:rPr>
          <w:t>6.6.</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Algorithm</w:t>
        </w:r>
        <w:r w:rsidR="00F23CD1">
          <w:rPr>
            <w:noProof/>
            <w:webHidden/>
          </w:rPr>
          <w:tab/>
        </w:r>
        <w:r w:rsidR="00F23CD1">
          <w:rPr>
            <w:noProof/>
            <w:webHidden/>
          </w:rPr>
          <w:fldChar w:fldCharType="begin"/>
        </w:r>
        <w:r w:rsidR="00F23CD1">
          <w:rPr>
            <w:noProof/>
            <w:webHidden/>
          </w:rPr>
          <w:instrText xml:space="preserve"> PAGEREF _Toc177563395 \h </w:instrText>
        </w:r>
        <w:r w:rsidR="00F23CD1">
          <w:rPr>
            <w:noProof/>
            <w:webHidden/>
          </w:rPr>
        </w:r>
        <w:r w:rsidR="00F23CD1">
          <w:rPr>
            <w:noProof/>
            <w:webHidden/>
          </w:rPr>
          <w:fldChar w:fldCharType="separate"/>
        </w:r>
        <w:r w:rsidR="00F23CD1">
          <w:rPr>
            <w:noProof/>
            <w:webHidden/>
          </w:rPr>
          <w:t>44</w:t>
        </w:r>
        <w:r w:rsidR="00F23CD1">
          <w:rPr>
            <w:noProof/>
            <w:webHidden/>
          </w:rPr>
          <w:fldChar w:fldCharType="end"/>
        </w:r>
      </w:hyperlink>
    </w:p>
    <w:p w14:paraId="17A591D0" w14:textId="4DD181B1"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6" w:history="1">
        <w:r w:rsidR="00F23CD1" w:rsidRPr="00597AA0">
          <w:rPr>
            <w:rStyle w:val="Hyperlink"/>
          </w:rPr>
          <w:t>6.7.</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Data Collection</w:t>
        </w:r>
        <w:r w:rsidR="00F23CD1">
          <w:rPr>
            <w:noProof/>
            <w:webHidden/>
          </w:rPr>
          <w:tab/>
        </w:r>
        <w:r w:rsidR="00F23CD1">
          <w:rPr>
            <w:noProof/>
            <w:webHidden/>
          </w:rPr>
          <w:fldChar w:fldCharType="begin"/>
        </w:r>
        <w:r w:rsidR="00F23CD1">
          <w:rPr>
            <w:noProof/>
            <w:webHidden/>
          </w:rPr>
          <w:instrText xml:space="preserve"> PAGEREF _Toc177563396 \h </w:instrText>
        </w:r>
        <w:r w:rsidR="00F23CD1">
          <w:rPr>
            <w:noProof/>
            <w:webHidden/>
          </w:rPr>
        </w:r>
        <w:r w:rsidR="00F23CD1">
          <w:rPr>
            <w:noProof/>
            <w:webHidden/>
          </w:rPr>
          <w:fldChar w:fldCharType="separate"/>
        </w:r>
        <w:r w:rsidR="00F23CD1">
          <w:rPr>
            <w:noProof/>
            <w:webHidden/>
          </w:rPr>
          <w:t>44</w:t>
        </w:r>
        <w:r w:rsidR="00F23CD1">
          <w:rPr>
            <w:noProof/>
            <w:webHidden/>
          </w:rPr>
          <w:fldChar w:fldCharType="end"/>
        </w:r>
      </w:hyperlink>
    </w:p>
    <w:p w14:paraId="45D78B24" w14:textId="1BDAA94A"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97" w:history="1">
        <w:r w:rsidR="00F23CD1" w:rsidRPr="00597AA0">
          <w:rPr>
            <w:rStyle w:val="Hyperlink"/>
          </w:rPr>
          <w:t>6.7.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Data</w:t>
        </w:r>
        <w:r w:rsidR="00F23CD1">
          <w:rPr>
            <w:noProof/>
            <w:webHidden/>
          </w:rPr>
          <w:tab/>
        </w:r>
        <w:r w:rsidR="00F23CD1">
          <w:rPr>
            <w:noProof/>
            <w:webHidden/>
          </w:rPr>
          <w:fldChar w:fldCharType="begin"/>
        </w:r>
        <w:r w:rsidR="00F23CD1">
          <w:rPr>
            <w:noProof/>
            <w:webHidden/>
          </w:rPr>
          <w:instrText xml:space="preserve"> PAGEREF _Toc177563397 \h </w:instrText>
        </w:r>
        <w:r w:rsidR="00F23CD1">
          <w:rPr>
            <w:noProof/>
            <w:webHidden/>
          </w:rPr>
        </w:r>
        <w:r w:rsidR="00F23CD1">
          <w:rPr>
            <w:noProof/>
            <w:webHidden/>
          </w:rPr>
          <w:fldChar w:fldCharType="separate"/>
        </w:r>
        <w:r w:rsidR="00F23CD1">
          <w:rPr>
            <w:noProof/>
            <w:webHidden/>
          </w:rPr>
          <w:t>44</w:t>
        </w:r>
        <w:r w:rsidR="00F23CD1">
          <w:rPr>
            <w:noProof/>
            <w:webHidden/>
          </w:rPr>
          <w:fldChar w:fldCharType="end"/>
        </w:r>
      </w:hyperlink>
    </w:p>
    <w:p w14:paraId="7901BA5B" w14:textId="2C2FE5BA"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398" w:history="1">
        <w:r w:rsidR="00F23CD1" w:rsidRPr="00597AA0">
          <w:rPr>
            <w:rStyle w:val="Hyperlink"/>
          </w:rPr>
          <w:t>6.7.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Data</w:t>
        </w:r>
        <w:r w:rsidR="00F23CD1">
          <w:rPr>
            <w:noProof/>
            <w:webHidden/>
          </w:rPr>
          <w:tab/>
        </w:r>
        <w:r w:rsidR="00F23CD1">
          <w:rPr>
            <w:noProof/>
            <w:webHidden/>
          </w:rPr>
          <w:fldChar w:fldCharType="begin"/>
        </w:r>
        <w:r w:rsidR="00F23CD1">
          <w:rPr>
            <w:noProof/>
            <w:webHidden/>
          </w:rPr>
          <w:instrText xml:space="preserve"> PAGEREF _Toc177563398 \h </w:instrText>
        </w:r>
        <w:r w:rsidR="00F23CD1">
          <w:rPr>
            <w:noProof/>
            <w:webHidden/>
          </w:rPr>
        </w:r>
        <w:r w:rsidR="00F23CD1">
          <w:rPr>
            <w:noProof/>
            <w:webHidden/>
          </w:rPr>
          <w:fldChar w:fldCharType="separate"/>
        </w:r>
        <w:r w:rsidR="00F23CD1">
          <w:rPr>
            <w:noProof/>
            <w:webHidden/>
          </w:rPr>
          <w:t>45</w:t>
        </w:r>
        <w:r w:rsidR="00F23CD1">
          <w:rPr>
            <w:noProof/>
            <w:webHidden/>
          </w:rPr>
          <w:fldChar w:fldCharType="end"/>
        </w:r>
      </w:hyperlink>
    </w:p>
    <w:p w14:paraId="52572826" w14:textId="1144A551" w:rsidR="00F23CD1"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99" w:history="1">
        <w:r w:rsidR="00F23CD1" w:rsidRPr="00597AA0">
          <w:rPr>
            <w:rStyle w:val="Hyperlink"/>
          </w:rPr>
          <w:t>7.</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Results</w:t>
        </w:r>
        <w:r w:rsidR="00F23CD1">
          <w:rPr>
            <w:noProof/>
            <w:webHidden/>
          </w:rPr>
          <w:tab/>
        </w:r>
        <w:r w:rsidR="00F23CD1">
          <w:rPr>
            <w:noProof/>
            <w:webHidden/>
          </w:rPr>
          <w:fldChar w:fldCharType="begin"/>
        </w:r>
        <w:r w:rsidR="00F23CD1">
          <w:rPr>
            <w:noProof/>
            <w:webHidden/>
          </w:rPr>
          <w:instrText xml:space="preserve"> PAGEREF _Toc177563399 \h </w:instrText>
        </w:r>
        <w:r w:rsidR="00F23CD1">
          <w:rPr>
            <w:noProof/>
            <w:webHidden/>
          </w:rPr>
        </w:r>
        <w:r w:rsidR="00F23CD1">
          <w:rPr>
            <w:noProof/>
            <w:webHidden/>
          </w:rPr>
          <w:fldChar w:fldCharType="separate"/>
        </w:r>
        <w:r w:rsidR="00F23CD1">
          <w:rPr>
            <w:noProof/>
            <w:webHidden/>
          </w:rPr>
          <w:t>47</w:t>
        </w:r>
        <w:r w:rsidR="00F23CD1">
          <w:rPr>
            <w:noProof/>
            <w:webHidden/>
          </w:rPr>
          <w:fldChar w:fldCharType="end"/>
        </w:r>
      </w:hyperlink>
    </w:p>
    <w:p w14:paraId="74AC13A4" w14:textId="2109C418"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0" w:history="1">
        <w:r w:rsidR="00F23CD1" w:rsidRPr="00597AA0">
          <w:rPr>
            <w:rStyle w:val="Hyperlink"/>
          </w:rPr>
          <w:t>7.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Technological scenario</w:t>
        </w:r>
        <w:r w:rsidR="00F23CD1">
          <w:rPr>
            <w:noProof/>
            <w:webHidden/>
          </w:rPr>
          <w:tab/>
        </w:r>
        <w:r w:rsidR="00F23CD1">
          <w:rPr>
            <w:noProof/>
            <w:webHidden/>
          </w:rPr>
          <w:fldChar w:fldCharType="begin"/>
        </w:r>
        <w:r w:rsidR="00F23CD1">
          <w:rPr>
            <w:noProof/>
            <w:webHidden/>
          </w:rPr>
          <w:instrText xml:space="preserve"> PAGEREF _Toc177563400 \h </w:instrText>
        </w:r>
        <w:r w:rsidR="00F23CD1">
          <w:rPr>
            <w:noProof/>
            <w:webHidden/>
          </w:rPr>
        </w:r>
        <w:r w:rsidR="00F23CD1">
          <w:rPr>
            <w:noProof/>
            <w:webHidden/>
          </w:rPr>
          <w:fldChar w:fldCharType="separate"/>
        </w:r>
        <w:r w:rsidR="00F23CD1">
          <w:rPr>
            <w:noProof/>
            <w:webHidden/>
          </w:rPr>
          <w:t>47</w:t>
        </w:r>
        <w:r w:rsidR="00F23CD1">
          <w:rPr>
            <w:noProof/>
            <w:webHidden/>
          </w:rPr>
          <w:fldChar w:fldCharType="end"/>
        </w:r>
      </w:hyperlink>
    </w:p>
    <w:p w14:paraId="087A729E" w14:textId="45670232"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01" w:history="1">
        <w:r w:rsidR="00F23CD1" w:rsidRPr="00597AA0">
          <w:rPr>
            <w:rStyle w:val="Hyperlink"/>
          </w:rPr>
          <w:t>7.1.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IID Data</w:t>
        </w:r>
        <w:r w:rsidR="00F23CD1">
          <w:rPr>
            <w:noProof/>
            <w:webHidden/>
          </w:rPr>
          <w:tab/>
        </w:r>
        <w:r w:rsidR="00F23CD1">
          <w:rPr>
            <w:noProof/>
            <w:webHidden/>
          </w:rPr>
          <w:fldChar w:fldCharType="begin"/>
        </w:r>
        <w:r w:rsidR="00F23CD1">
          <w:rPr>
            <w:noProof/>
            <w:webHidden/>
          </w:rPr>
          <w:instrText xml:space="preserve"> PAGEREF _Toc177563401 \h </w:instrText>
        </w:r>
        <w:r w:rsidR="00F23CD1">
          <w:rPr>
            <w:noProof/>
            <w:webHidden/>
          </w:rPr>
        </w:r>
        <w:r w:rsidR="00F23CD1">
          <w:rPr>
            <w:noProof/>
            <w:webHidden/>
          </w:rPr>
          <w:fldChar w:fldCharType="separate"/>
        </w:r>
        <w:r w:rsidR="00F23CD1">
          <w:rPr>
            <w:noProof/>
            <w:webHidden/>
          </w:rPr>
          <w:t>48</w:t>
        </w:r>
        <w:r w:rsidR="00F23CD1">
          <w:rPr>
            <w:noProof/>
            <w:webHidden/>
          </w:rPr>
          <w:fldChar w:fldCharType="end"/>
        </w:r>
      </w:hyperlink>
    </w:p>
    <w:p w14:paraId="5C8BCA93" w14:textId="0AF8C3EE"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02" w:history="1">
        <w:r w:rsidR="00F23CD1" w:rsidRPr="00597AA0">
          <w:rPr>
            <w:rStyle w:val="Hyperlink"/>
          </w:rPr>
          <w:t>7.1.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Non-IID Data</w:t>
        </w:r>
        <w:r w:rsidR="00F23CD1">
          <w:rPr>
            <w:noProof/>
            <w:webHidden/>
          </w:rPr>
          <w:tab/>
        </w:r>
        <w:r w:rsidR="00F23CD1">
          <w:rPr>
            <w:noProof/>
            <w:webHidden/>
          </w:rPr>
          <w:fldChar w:fldCharType="begin"/>
        </w:r>
        <w:r w:rsidR="00F23CD1">
          <w:rPr>
            <w:noProof/>
            <w:webHidden/>
          </w:rPr>
          <w:instrText xml:space="preserve"> PAGEREF _Toc177563402 \h </w:instrText>
        </w:r>
        <w:r w:rsidR="00F23CD1">
          <w:rPr>
            <w:noProof/>
            <w:webHidden/>
          </w:rPr>
        </w:r>
        <w:r w:rsidR="00F23CD1">
          <w:rPr>
            <w:noProof/>
            <w:webHidden/>
          </w:rPr>
          <w:fldChar w:fldCharType="separate"/>
        </w:r>
        <w:r w:rsidR="00F23CD1">
          <w:rPr>
            <w:noProof/>
            <w:webHidden/>
          </w:rPr>
          <w:t>48</w:t>
        </w:r>
        <w:r w:rsidR="00F23CD1">
          <w:rPr>
            <w:noProof/>
            <w:webHidden/>
          </w:rPr>
          <w:fldChar w:fldCharType="end"/>
        </w:r>
      </w:hyperlink>
    </w:p>
    <w:p w14:paraId="79E74590" w14:textId="62B8B85F"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3" w:history="1">
        <w:r w:rsidR="00F23CD1" w:rsidRPr="00597AA0">
          <w:rPr>
            <w:rStyle w:val="Hyperlink"/>
          </w:rPr>
          <w:t>7.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Medical scenario</w:t>
        </w:r>
        <w:r w:rsidR="00F23CD1">
          <w:rPr>
            <w:noProof/>
            <w:webHidden/>
          </w:rPr>
          <w:tab/>
        </w:r>
        <w:r w:rsidR="00F23CD1">
          <w:rPr>
            <w:noProof/>
            <w:webHidden/>
          </w:rPr>
          <w:fldChar w:fldCharType="begin"/>
        </w:r>
        <w:r w:rsidR="00F23CD1">
          <w:rPr>
            <w:noProof/>
            <w:webHidden/>
          </w:rPr>
          <w:instrText xml:space="preserve"> PAGEREF _Toc177563403 \h </w:instrText>
        </w:r>
        <w:r w:rsidR="00F23CD1">
          <w:rPr>
            <w:noProof/>
            <w:webHidden/>
          </w:rPr>
        </w:r>
        <w:r w:rsidR="00F23CD1">
          <w:rPr>
            <w:noProof/>
            <w:webHidden/>
          </w:rPr>
          <w:fldChar w:fldCharType="separate"/>
        </w:r>
        <w:r w:rsidR="00F23CD1">
          <w:rPr>
            <w:noProof/>
            <w:webHidden/>
          </w:rPr>
          <w:t>50</w:t>
        </w:r>
        <w:r w:rsidR="00F23CD1">
          <w:rPr>
            <w:noProof/>
            <w:webHidden/>
          </w:rPr>
          <w:fldChar w:fldCharType="end"/>
        </w:r>
      </w:hyperlink>
    </w:p>
    <w:p w14:paraId="38648F30" w14:textId="5A114FB4"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04" w:history="1">
        <w:r w:rsidR="00F23CD1" w:rsidRPr="00597AA0">
          <w:rPr>
            <w:rStyle w:val="Hyperlink"/>
          </w:rPr>
          <w:t>7.2.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IID Data</w:t>
        </w:r>
        <w:r w:rsidR="00F23CD1">
          <w:rPr>
            <w:noProof/>
            <w:webHidden/>
          </w:rPr>
          <w:tab/>
        </w:r>
        <w:r w:rsidR="00F23CD1">
          <w:rPr>
            <w:noProof/>
            <w:webHidden/>
          </w:rPr>
          <w:fldChar w:fldCharType="begin"/>
        </w:r>
        <w:r w:rsidR="00F23CD1">
          <w:rPr>
            <w:noProof/>
            <w:webHidden/>
          </w:rPr>
          <w:instrText xml:space="preserve"> PAGEREF _Toc177563404 \h </w:instrText>
        </w:r>
        <w:r w:rsidR="00F23CD1">
          <w:rPr>
            <w:noProof/>
            <w:webHidden/>
          </w:rPr>
        </w:r>
        <w:r w:rsidR="00F23CD1">
          <w:rPr>
            <w:noProof/>
            <w:webHidden/>
          </w:rPr>
          <w:fldChar w:fldCharType="separate"/>
        </w:r>
        <w:r w:rsidR="00F23CD1">
          <w:rPr>
            <w:noProof/>
            <w:webHidden/>
          </w:rPr>
          <w:t>50</w:t>
        </w:r>
        <w:r w:rsidR="00F23CD1">
          <w:rPr>
            <w:noProof/>
            <w:webHidden/>
          </w:rPr>
          <w:fldChar w:fldCharType="end"/>
        </w:r>
      </w:hyperlink>
    </w:p>
    <w:p w14:paraId="04D5F13E" w14:textId="5DA4AFED"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05" w:history="1">
        <w:r w:rsidR="00F23CD1" w:rsidRPr="00597AA0">
          <w:rPr>
            <w:rStyle w:val="Hyperlink"/>
          </w:rPr>
          <w:t>7.2.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Non-IID Data</w:t>
        </w:r>
        <w:r w:rsidR="00F23CD1">
          <w:rPr>
            <w:noProof/>
            <w:webHidden/>
          </w:rPr>
          <w:tab/>
        </w:r>
        <w:r w:rsidR="00F23CD1">
          <w:rPr>
            <w:noProof/>
            <w:webHidden/>
          </w:rPr>
          <w:fldChar w:fldCharType="begin"/>
        </w:r>
        <w:r w:rsidR="00F23CD1">
          <w:rPr>
            <w:noProof/>
            <w:webHidden/>
          </w:rPr>
          <w:instrText xml:space="preserve"> PAGEREF _Toc177563405 \h </w:instrText>
        </w:r>
        <w:r w:rsidR="00F23CD1">
          <w:rPr>
            <w:noProof/>
            <w:webHidden/>
          </w:rPr>
        </w:r>
        <w:r w:rsidR="00F23CD1">
          <w:rPr>
            <w:noProof/>
            <w:webHidden/>
          </w:rPr>
          <w:fldChar w:fldCharType="separate"/>
        </w:r>
        <w:r w:rsidR="00F23CD1">
          <w:rPr>
            <w:noProof/>
            <w:webHidden/>
          </w:rPr>
          <w:t>51</w:t>
        </w:r>
        <w:r w:rsidR="00F23CD1">
          <w:rPr>
            <w:noProof/>
            <w:webHidden/>
          </w:rPr>
          <w:fldChar w:fldCharType="end"/>
        </w:r>
      </w:hyperlink>
    </w:p>
    <w:p w14:paraId="1E9491F8" w14:textId="08C74AF5"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6" w:history="1">
        <w:r w:rsidR="00F23CD1" w:rsidRPr="00597AA0">
          <w:rPr>
            <w:rStyle w:val="Hyperlink"/>
          </w:rPr>
          <w:t>7.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Summary</w:t>
        </w:r>
        <w:r w:rsidR="00F23CD1">
          <w:rPr>
            <w:noProof/>
            <w:webHidden/>
          </w:rPr>
          <w:tab/>
        </w:r>
        <w:r w:rsidR="00F23CD1">
          <w:rPr>
            <w:noProof/>
            <w:webHidden/>
          </w:rPr>
          <w:fldChar w:fldCharType="begin"/>
        </w:r>
        <w:r w:rsidR="00F23CD1">
          <w:rPr>
            <w:noProof/>
            <w:webHidden/>
          </w:rPr>
          <w:instrText xml:space="preserve"> PAGEREF _Toc177563406 \h </w:instrText>
        </w:r>
        <w:r w:rsidR="00F23CD1">
          <w:rPr>
            <w:noProof/>
            <w:webHidden/>
          </w:rPr>
        </w:r>
        <w:r w:rsidR="00F23CD1">
          <w:rPr>
            <w:noProof/>
            <w:webHidden/>
          </w:rPr>
          <w:fldChar w:fldCharType="separate"/>
        </w:r>
        <w:r w:rsidR="00F23CD1">
          <w:rPr>
            <w:noProof/>
            <w:webHidden/>
          </w:rPr>
          <w:t>52</w:t>
        </w:r>
        <w:r w:rsidR="00F23CD1">
          <w:rPr>
            <w:noProof/>
            <w:webHidden/>
          </w:rPr>
          <w:fldChar w:fldCharType="end"/>
        </w:r>
      </w:hyperlink>
    </w:p>
    <w:p w14:paraId="44B0A4A5" w14:textId="1EE31386" w:rsidR="00F23CD1"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407" w:history="1">
        <w:r w:rsidR="00F23CD1" w:rsidRPr="00597AA0">
          <w:rPr>
            <w:rStyle w:val="Hyperlink"/>
          </w:rPr>
          <w:t>8.</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Conclusion</w:t>
        </w:r>
        <w:r w:rsidR="00F23CD1">
          <w:rPr>
            <w:noProof/>
            <w:webHidden/>
          </w:rPr>
          <w:tab/>
        </w:r>
        <w:r w:rsidR="00F23CD1">
          <w:rPr>
            <w:noProof/>
            <w:webHidden/>
          </w:rPr>
          <w:fldChar w:fldCharType="begin"/>
        </w:r>
        <w:r w:rsidR="00F23CD1">
          <w:rPr>
            <w:noProof/>
            <w:webHidden/>
          </w:rPr>
          <w:instrText xml:space="preserve"> PAGEREF _Toc177563407 \h </w:instrText>
        </w:r>
        <w:r w:rsidR="00F23CD1">
          <w:rPr>
            <w:noProof/>
            <w:webHidden/>
          </w:rPr>
        </w:r>
        <w:r w:rsidR="00F23CD1">
          <w:rPr>
            <w:noProof/>
            <w:webHidden/>
          </w:rPr>
          <w:fldChar w:fldCharType="separate"/>
        </w:r>
        <w:r w:rsidR="00F23CD1">
          <w:rPr>
            <w:noProof/>
            <w:webHidden/>
          </w:rPr>
          <w:t>52</w:t>
        </w:r>
        <w:r w:rsidR="00F23CD1">
          <w:rPr>
            <w:noProof/>
            <w:webHidden/>
          </w:rPr>
          <w:fldChar w:fldCharType="end"/>
        </w:r>
      </w:hyperlink>
    </w:p>
    <w:p w14:paraId="47A927B5" w14:textId="2F5665A4" w:rsidR="00F23CD1"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8" w:history="1">
        <w:r w:rsidR="00F23CD1" w:rsidRPr="00597AA0">
          <w:rPr>
            <w:rStyle w:val="Hyperlink"/>
          </w:rPr>
          <w:t>8.1. Summary</w:t>
        </w:r>
        <w:r w:rsidR="00F23CD1">
          <w:rPr>
            <w:noProof/>
            <w:webHidden/>
          </w:rPr>
          <w:tab/>
        </w:r>
        <w:r w:rsidR="00F23CD1">
          <w:rPr>
            <w:noProof/>
            <w:webHidden/>
          </w:rPr>
          <w:fldChar w:fldCharType="begin"/>
        </w:r>
        <w:r w:rsidR="00F23CD1">
          <w:rPr>
            <w:noProof/>
            <w:webHidden/>
          </w:rPr>
          <w:instrText xml:space="preserve"> PAGEREF _Toc177563408 \h </w:instrText>
        </w:r>
        <w:r w:rsidR="00F23CD1">
          <w:rPr>
            <w:noProof/>
            <w:webHidden/>
          </w:rPr>
        </w:r>
        <w:r w:rsidR="00F23CD1">
          <w:rPr>
            <w:noProof/>
            <w:webHidden/>
          </w:rPr>
          <w:fldChar w:fldCharType="separate"/>
        </w:r>
        <w:r w:rsidR="00F23CD1">
          <w:rPr>
            <w:noProof/>
            <w:webHidden/>
          </w:rPr>
          <w:t>53</w:t>
        </w:r>
        <w:r w:rsidR="00F23CD1">
          <w:rPr>
            <w:noProof/>
            <w:webHidden/>
          </w:rPr>
          <w:fldChar w:fldCharType="end"/>
        </w:r>
      </w:hyperlink>
    </w:p>
    <w:p w14:paraId="3F651575" w14:textId="77208E73" w:rsidR="00F23CD1"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9" w:history="1">
        <w:r w:rsidR="00F23CD1" w:rsidRPr="00597AA0">
          <w:rPr>
            <w:rStyle w:val="Hyperlink"/>
          </w:rPr>
          <w:t>8.2. Limitations</w:t>
        </w:r>
        <w:r w:rsidR="00F23CD1">
          <w:rPr>
            <w:noProof/>
            <w:webHidden/>
          </w:rPr>
          <w:tab/>
        </w:r>
        <w:r w:rsidR="00F23CD1">
          <w:rPr>
            <w:noProof/>
            <w:webHidden/>
          </w:rPr>
          <w:fldChar w:fldCharType="begin"/>
        </w:r>
        <w:r w:rsidR="00F23CD1">
          <w:rPr>
            <w:noProof/>
            <w:webHidden/>
          </w:rPr>
          <w:instrText xml:space="preserve"> PAGEREF _Toc177563409 \h </w:instrText>
        </w:r>
        <w:r w:rsidR="00F23CD1">
          <w:rPr>
            <w:noProof/>
            <w:webHidden/>
          </w:rPr>
        </w:r>
        <w:r w:rsidR="00F23CD1">
          <w:rPr>
            <w:noProof/>
            <w:webHidden/>
          </w:rPr>
          <w:fldChar w:fldCharType="separate"/>
        </w:r>
        <w:r w:rsidR="00F23CD1">
          <w:rPr>
            <w:noProof/>
            <w:webHidden/>
          </w:rPr>
          <w:t>53</w:t>
        </w:r>
        <w:r w:rsidR="00F23CD1">
          <w:rPr>
            <w:noProof/>
            <w:webHidden/>
          </w:rPr>
          <w:fldChar w:fldCharType="end"/>
        </w:r>
      </w:hyperlink>
    </w:p>
    <w:p w14:paraId="23F50704" w14:textId="0AC077B4" w:rsidR="00F23CD1"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10" w:history="1">
        <w:r w:rsidR="00F23CD1" w:rsidRPr="00597AA0">
          <w:rPr>
            <w:rStyle w:val="Hyperlink"/>
          </w:rPr>
          <w:t>8.3. Future Work</w:t>
        </w:r>
        <w:r w:rsidR="00F23CD1">
          <w:rPr>
            <w:noProof/>
            <w:webHidden/>
          </w:rPr>
          <w:tab/>
        </w:r>
        <w:r w:rsidR="00F23CD1">
          <w:rPr>
            <w:noProof/>
            <w:webHidden/>
          </w:rPr>
          <w:fldChar w:fldCharType="begin"/>
        </w:r>
        <w:r w:rsidR="00F23CD1">
          <w:rPr>
            <w:noProof/>
            <w:webHidden/>
          </w:rPr>
          <w:instrText xml:space="preserve"> PAGEREF _Toc177563410 \h </w:instrText>
        </w:r>
        <w:r w:rsidR="00F23CD1">
          <w:rPr>
            <w:noProof/>
            <w:webHidden/>
          </w:rPr>
        </w:r>
        <w:r w:rsidR="00F23CD1">
          <w:rPr>
            <w:noProof/>
            <w:webHidden/>
          </w:rPr>
          <w:fldChar w:fldCharType="separate"/>
        </w:r>
        <w:r w:rsidR="00F23CD1">
          <w:rPr>
            <w:noProof/>
            <w:webHidden/>
          </w:rPr>
          <w:t>54</w:t>
        </w:r>
        <w:r w:rsidR="00F23CD1">
          <w:rPr>
            <w:noProof/>
            <w:webHidden/>
          </w:rPr>
          <w:fldChar w:fldCharType="end"/>
        </w:r>
      </w:hyperlink>
    </w:p>
    <w:p w14:paraId="0A1AF24F" w14:textId="697B0BC0" w:rsidR="00F23CD1"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11" w:history="1">
        <w:r w:rsidR="00F23CD1" w:rsidRPr="00597AA0">
          <w:rPr>
            <w:rStyle w:val="Hyperlink"/>
          </w:rPr>
          <w:t>8.4. Recommendations</w:t>
        </w:r>
        <w:r w:rsidR="00F23CD1">
          <w:rPr>
            <w:noProof/>
            <w:webHidden/>
          </w:rPr>
          <w:tab/>
        </w:r>
        <w:r w:rsidR="00F23CD1">
          <w:rPr>
            <w:noProof/>
            <w:webHidden/>
          </w:rPr>
          <w:fldChar w:fldCharType="begin"/>
        </w:r>
        <w:r w:rsidR="00F23CD1">
          <w:rPr>
            <w:noProof/>
            <w:webHidden/>
          </w:rPr>
          <w:instrText xml:space="preserve"> PAGEREF _Toc177563411 \h </w:instrText>
        </w:r>
        <w:r w:rsidR="00F23CD1">
          <w:rPr>
            <w:noProof/>
            <w:webHidden/>
          </w:rPr>
        </w:r>
        <w:r w:rsidR="00F23CD1">
          <w:rPr>
            <w:noProof/>
            <w:webHidden/>
          </w:rPr>
          <w:fldChar w:fldCharType="separate"/>
        </w:r>
        <w:r w:rsidR="00F23CD1">
          <w:rPr>
            <w:noProof/>
            <w:webHidden/>
          </w:rPr>
          <w:t>55</w:t>
        </w:r>
        <w:r w:rsidR="00F23CD1">
          <w:rPr>
            <w:noProof/>
            <w:webHidden/>
          </w:rPr>
          <w:fldChar w:fldCharType="end"/>
        </w:r>
      </w:hyperlink>
    </w:p>
    <w:p w14:paraId="46CE699C" w14:textId="49459934" w:rsidR="00F23CD1"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412" w:history="1">
        <w:r w:rsidR="00F23CD1" w:rsidRPr="00597AA0">
          <w:rPr>
            <w:rStyle w:val="Hyperlink"/>
          </w:rPr>
          <w:t>9.</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References</w:t>
        </w:r>
        <w:r w:rsidR="00F23CD1">
          <w:rPr>
            <w:noProof/>
            <w:webHidden/>
          </w:rPr>
          <w:tab/>
        </w:r>
        <w:r w:rsidR="00F23CD1">
          <w:rPr>
            <w:noProof/>
            <w:webHidden/>
          </w:rPr>
          <w:fldChar w:fldCharType="begin"/>
        </w:r>
        <w:r w:rsidR="00F23CD1">
          <w:rPr>
            <w:noProof/>
            <w:webHidden/>
          </w:rPr>
          <w:instrText xml:space="preserve"> PAGEREF _Toc177563412 \h </w:instrText>
        </w:r>
        <w:r w:rsidR="00F23CD1">
          <w:rPr>
            <w:noProof/>
            <w:webHidden/>
          </w:rPr>
        </w:r>
        <w:r w:rsidR="00F23CD1">
          <w:rPr>
            <w:noProof/>
            <w:webHidden/>
          </w:rPr>
          <w:fldChar w:fldCharType="separate"/>
        </w:r>
        <w:r w:rsidR="00F23CD1">
          <w:rPr>
            <w:noProof/>
            <w:webHidden/>
          </w:rPr>
          <w:t>55</w:t>
        </w:r>
        <w:r w:rsidR="00F23CD1">
          <w:rPr>
            <w:noProof/>
            <w:webHidden/>
          </w:rPr>
          <w:fldChar w:fldCharType="end"/>
        </w:r>
      </w:hyperlink>
    </w:p>
    <w:p w14:paraId="77B66640" w14:textId="19034A7B" w:rsidR="00F23CD1" w:rsidRDefault="00000000">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413" w:history="1">
        <w:r w:rsidR="00F23CD1" w:rsidRPr="00597AA0">
          <w:rPr>
            <w:rStyle w:val="Hyperlink"/>
          </w:rPr>
          <w:t>10.</w:t>
        </w:r>
        <w:r w:rsidR="00F23CD1">
          <w:rPr>
            <w:rFonts w:asciiTheme="minorHAnsi" w:eastAsiaTheme="minorEastAsia" w:hAnsiTheme="minorHAnsi" w:cstheme="minorBidi"/>
            <w:b w:val="0"/>
            <w:noProof/>
            <w:kern w:val="2"/>
            <w:sz w:val="24"/>
            <w:szCs w:val="24"/>
            <w:lang w:eastAsia="en-IE"/>
            <w14:ligatures w14:val="standardContextual"/>
          </w:rPr>
          <w:tab/>
        </w:r>
        <w:r w:rsidR="00F23CD1" w:rsidRPr="00597AA0">
          <w:rPr>
            <w:rStyle w:val="Hyperlink"/>
          </w:rPr>
          <w:t>Annex</w:t>
        </w:r>
        <w:r w:rsidR="00F23CD1">
          <w:rPr>
            <w:noProof/>
            <w:webHidden/>
          </w:rPr>
          <w:tab/>
        </w:r>
        <w:r w:rsidR="00F23CD1">
          <w:rPr>
            <w:noProof/>
            <w:webHidden/>
          </w:rPr>
          <w:fldChar w:fldCharType="begin"/>
        </w:r>
        <w:r w:rsidR="00F23CD1">
          <w:rPr>
            <w:noProof/>
            <w:webHidden/>
          </w:rPr>
          <w:instrText xml:space="preserve"> PAGEREF _Toc177563413 \h </w:instrText>
        </w:r>
        <w:r w:rsidR="00F23CD1">
          <w:rPr>
            <w:noProof/>
            <w:webHidden/>
          </w:rPr>
        </w:r>
        <w:r w:rsidR="00F23CD1">
          <w:rPr>
            <w:noProof/>
            <w:webHidden/>
          </w:rPr>
          <w:fldChar w:fldCharType="separate"/>
        </w:r>
        <w:r w:rsidR="00F23CD1">
          <w:rPr>
            <w:noProof/>
            <w:webHidden/>
          </w:rPr>
          <w:t>59</w:t>
        </w:r>
        <w:r w:rsidR="00F23CD1">
          <w:rPr>
            <w:noProof/>
            <w:webHidden/>
          </w:rPr>
          <w:fldChar w:fldCharType="end"/>
        </w:r>
      </w:hyperlink>
    </w:p>
    <w:p w14:paraId="2B7DAAA0" w14:textId="32E386ED"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14" w:history="1">
        <w:r w:rsidR="00F23CD1" w:rsidRPr="00597AA0">
          <w:rPr>
            <w:rStyle w:val="Hyperlink"/>
          </w:rPr>
          <w:t>10.1.</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Federated Learning Frameworks Implementation</w:t>
        </w:r>
        <w:r w:rsidR="00F23CD1">
          <w:rPr>
            <w:noProof/>
            <w:webHidden/>
          </w:rPr>
          <w:tab/>
        </w:r>
        <w:r w:rsidR="00F23CD1">
          <w:rPr>
            <w:noProof/>
            <w:webHidden/>
          </w:rPr>
          <w:fldChar w:fldCharType="begin"/>
        </w:r>
        <w:r w:rsidR="00F23CD1">
          <w:rPr>
            <w:noProof/>
            <w:webHidden/>
          </w:rPr>
          <w:instrText xml:space="preserve"> PAGEREF _Toc177563414 \h </w:instrText>
        </w:r>
        <w:r w:rsidR="00F23CD1">
          <w:rPr>
            <w:noProof/>
            <w:webHidden/>
          </w:rPr>
        </w:r>
        <w:r w:rsidR="00F23CD1">
          <w:rPr>
            <w:noProof/>
            <w:webHidden/>
          </w:rPr>
          <w:fldChar w:fldCharType="separate"/>
        </w:r>
        <w:r w:rsidR="00F23CD1">
          <w:rPr>
            <w:noProof/>
            <w:webHidden/>
          </w:rPr>
          <w:t>59</w:t>
        </w:r>
        <w:r w:rsidR="00F23CD1">
          <w:rPr>
            <w:noProof/>
            <w:webHidden/>
          </w:rPr>
          <w:fldChar w:fldCharType="end"/>
        </w:r>
      </w:hyperlink>
    </w:p>
    <w:p w14:paraId="0F077BE4" w14:textId="515B3390"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15" w:history="1">
        <w:r w:rsidR="00F23CD1" w:rsidRPr="00597AA0">
          <w:rPr>
            <w:rStyle w:val="Hyperlink"/>
          </w:rPr>
          <w:t>10.1.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PySyft</w:t>
        </w:r>
        <w:r w:rsidR="00F23CD1">
          <w:rPr>
            <w:noProof/>
            <w:webHidden/>
          </w:rPr>
          <w:tab/>
        </w:r>
        <w:r w:rsidR="00F23CD1">
          <w:rPr>
            <w:noProof/>
            <w:webHidden/>
          </w:rPr>
          <w:fldChar w:fldCharType="begin"/>
        </w:r>
        <w:r w:rsidR="00F23CD1">
          <w:rPr>
            <w:noProof/>
            <w:webHidden/>
          </w:rPr>
          <w:instrText xml:space="preserve"> PAGEREF _Toc177563415 \h </w:instrText>
        </w:r>
        <w:r w:rsidR="00F23CD1">
          <w:rPr>
            <w:noProof/>
            <w:webHidden/>
          </w:rPr>
        </w:r>
        <w:r w:rsidR="00F23CD1">
          <w:rPr>
            <w:noProof/>
            <w:webHidden/>
          </w:rPr>
          <w:fldChar w:fldCharType="separate"/>
        </w:r>
        <w:r w:rsidR="00F23CD1">
          <w:rPr>
            <w:noProof/>
            <w:webHidden/>
          </w:rPr>
          <w:t>59</w:t>
        </w:r>
        <w:r w:rsidR="00F23CD1">
          <w:rPr>
            <w:noProof/>
            <w:webHidden/>
          </w:rPr>
          <w:fldChar w:fldCharType="end"/>
        </w:r>
      </w:hyperlink>
    </w:p>
    <w:p w14:paraId="2D28A369" w14:textId="6A4C2AB5"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16" w:history="1">
        <w:r w:rsidR="00F23CD1" w:rsidRPr="00597AA0">
          <w:rPr>
            <w:rStyle w:val="Hyperlink"/>
          </w:rPr>
          <w:t>10.1.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ATE</w:t>
        </w:r>
        <w:r w:rsidR="00F23CD1">
          <w:rPr>
            <w:noProof/>
            <w:webHidden/>
          </w:rPr>
          <w:tab/>
        </w:r>
        <w:r w:rsidR="00F23CD1">
          <w:rPr>
            <w:noProof/>
            <w:webHidden/>
          </w:rPr>
          <w:fldChar w:fldCharType="begin"/>
        </w:r>
        <w:r w:rsidR="00F23CD1">
          <w:rPr>
            <w:noProof/>
            <w:webHidden/>
          </w:rPr>
          <w:instrText xml:space="preserve"> PAGEREF _Toc177563416 \h </w:instrText>
        </w:r>
        <w:r w:rsidR="00F23CD1">
          <w:rPr>
            <w:noProof/>
            <w:webHidden/>
          </w:rPr>
        </w:r>
        <w:r w:rsidR="00F23CD1">
          <w:rPr>
            <w:noProof/>
            <w:webHidden/>
          </w:rPr>
          <w:fldChar w:fldCharType="separate"/>
        </w:r>
        <w:r w:rsidR="00F23CD1">
          <w:rPr>
            <w:noProof/>
            <w:webHidden/>
          </w:rPr>
          <w:t>59</w:t>
        </w:r>
        <w:r w:rsidR="00F23CD1">
          <w:rPr>
            <w:noProof/>
            <w:webHidden/>
          </w:rPr>
          <w:fldChar w:fldCharType="end"/>
        </w:r>
      </w:hyperlink>
    </w:p>
    <w:p w14:paraId="0B11B4DC" w14:textId="5ED89630"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17" w:history="1">
        <w:r w:rsidR="00F23CD1" w:rsidRPr="00597AA0">
          <w:rPr>
            <w:rStyle w:val="Hyperlink"/>
          </w:rPr>
          <w:t>10.1.3.</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lower</w:t>
        </w:r>
        <w:r w:rsidR="00F23CD1">
          <w:rPr>
            <w:noProof/>
            <w:webHidden/>
          </w:rPr>
          <w:tab/>
        </w:r>
        <w:r w:rsidR="00F23CD1">
          <w:rPr>
            <w:noProof/>
            <w:webHidden/>
          </w:rPr>
          <w:fldChar w:fldCharType="begin"/>
        </w:r>
        <w:r w:rsidR="00F23CD1">
          <w:rPr>
            <w:noProof/>
            <w:webHidden/>
          </w:rPr>
          <w:instrText xml:space="preserve"> PAGEREF _Toc177563417 \h </w:instrText>
        </w:r>
        <w:r w:rsidR="00F23CD1">
          <w:rPr>
            <w:noProof/>
            <w:webHidden/>
          </w:rPr>
        </w:r>
        <w:r w:rsidR="00F23CD1">
          <w:rPr>
            <w:noProof/>
            <w:webHidden/>
          </w:rPr>
          <w:fldChar w:fldCharType="separate"/>
        </w:r>
        <w:r w:rsidR="00F23CD1">
          <w:rPr>
            <w:noProof/>
            <w:webHidden/>
          </w:rPr>
          <w:t>60</w:t>
        </w:r>
        <w:r w:rsidR="00F23CD1">
          <w:rPr>
            <w:noProof/>
            <w:webHidden/>
          </w:rPr>
          <w:fldChar w:fldCharType="end"/>
        </w:r>
      </w:hyperlink>
    </w:p>
    <w:p w14:paraId="41541ADD" w14:textId="20303050"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18" w:history="1">
        <w:r w:rsidR="00F23CD1" w:rsidRPr="00597AA0">
          <w:rPr>
            <w:rStyle w:val="Hyperlink"/>
          </w:rPr>
          <w:t>10.1.4.</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edML</w:t>
        </w:r>
        <w:r w:rsidR="00F23CD1">
          <w:rPr>
            <w:noProof/>
            <w:webHidden/>
          </w:rPr>
          <w:tab/>
        </w:r>
        <w:r w:rsidR="00F23CD1">
          <w:rPr>
            <w:noProof/>
            <w:webHidden/>
          </w:rPr>
          <w:fldChar w:fldCharType="begin"/>
        </w:r>
        <w:r w:rsidR="00F23CD1">
          <w:rPr>
            <w:noProof/>
            <w:webHidden/>
          </w:rPr>
          <w:instrText xml:space="preserve"> PAGEREF _Toc177563418 \h </w:instrText>
        </w:r>
        <w:r w:rsidR="00F23CD1">
          <w:rPr>
            <w:noProof/>
            <w:webHidden/>
          </w:rPr>
        </w:r>
        <w:r w:rsidR="00F23CD1">
          <w:rPr>
            <w:noProof/>
            <w:webHidden/>
          </w:rPr>
          <w:fldChar w:fldCharType="separate"/>
        </w:r>
        <w:r w:rsidR="00F23CD1">
          <w:rPr>
            <w:noProof/>
            <w:webHidden/>
          </w:rPr>
          <w:t>61</w:t>
        </w:r>
        <w:r w:rsidR="00F23CD1">
          <w:rPr>
            <w:noProof/>
            <w:webHidden/>
          </w:rPr>
          <w:fldChar w:fldCharType="end"/>
        </w:r>
      </w:hyperlink>
    </w:p>
    <w:p w14:paraId="529759F0" w14:textId="01D70CB4"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19" w:history="1">
        <w:r w:rsidR="00F23CD1" w:rsidRPr="00597AA0">
          <w:rPr>
            <w:rStyle w:val="Hyperlink"/>
          </w:rPr>
          <w:t>10.1.5.</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nsorFlow Federated</w:t>
        </w:r>
        <w:r w:rsidR="00F23CD1">
          <w:rPr>
            <w:noProof/>
            <w:webHidden/>
          </w:rPr>
          <w:tab/>
        </w:r>
        <w:r w:rsidR="00F23CD1">
          <w:rPr>
            <w:noProof/>
            <w:webHidden/>
          </w:rPr>
          <w:fldChar w:fldCharType="begin"/>
        </w:r>
        <w:r w:rsidR="00F23CD1">
          <w:rPr>
            <w:noProof/>
            <w:webHidden/>
          </w:rPr>
          <w:instrText xml:space="preserve"> PAGEREF _Toc177563419 \h </w:instrText>
        </w:r>
        <w:r w:rsidR="00F23CD1">
          <w:rPr>
            <w:noProof/>
            <w:webHidden/>
          </w:rPr>
        </w:r>
        <w:r w:rsidR="00F23CD1">
          <w:rPr>
            <w:noProof/>
            <w:webHidden/>
          </w:rPr>
          <w:fldChar w:fldCharType="separate"/>
        </w:r>
        <w:r w:rsidR="00F23CD1">
          <w:rPr>
            <w:noProof/>
            <w:webHidden/>
          </w:rPr>
          <w:t>61</w:t>
        </w:r>
        <w:r w:rsidR="00F23CD1">
          <w:rPr>
            <w:noProof/>
            <w:webHidden/>
          </w:rPr>
          <w:fldChar w:fldCharType="end"/>
        </w:r>
      </w:hyperlink>
    </w:p>
    <w:p w14:paraId="13623B3C" w14:textId="7D8AA1EA"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20" w:history="1">
        <w:r w:rsidR="00F23CD1" w:rsidRPr="00597AA0">
          <w:rPr>
            <w:rStyle w:val="Hyperlink"/>
          </w:rPr>
          <w:t>10.2.</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Cross-Client Horizontal FL Server Implementation</w:t>
        </w:r>
        <w:r w:rsidR="00F23CD1">
          <w:rPr>
            <w:noProof/>
            <w:webHidden/>
          </w:rPr>
          <w:tab/>
        </w:r>
        <w:r w:rsidR="00F23CD1">
          <w:rPr>
            <w:noProof/>
            <w:webHidden/>
          </w:rPr>
          <w:fldChar w:fldCharType="begin"/>
        </w:r>
        <w:r w:rsidR="00F23CD1">
          <w:rPr>
            <w:noProof/>
            <w:webHidden/>
          </w:rPr>
          <w:instrText xml:space="preserve"> PAGEREF _Toc177563420 \h </w:instrText>
        </w:r>
        <w:r w:rsidR="00F23CD1">
          <w:rPr>
            <w:noProof/>
            <w:webHidden/>
          </w:rPr>
        </w:r>
        <w:r w:rsidR="00F23CD1">
          <w:rPr>
            <w:noProof/>
            <w:webHidden/>
          </w:rPr>
          <w:fldChar w:fldCharType="separate"/>
        </w:r>
        <w:r w:rsidR="00F23CD1">
          <w:rPr>
            <w:noProof/>
            <w:webHidden/>
          </w:rPr>
          <w:t>61</w:t>
        </w:r>
        <w:r w:rsidR="00F23CD1">
          <w:rPr>
            <w:noProof/>
            <w:webHidden/>
          </w:rPr>
          <w:fldChar w:fldCharType="end"/>
        </w:r>
      </w:hyperlink>
    </w:p>
    <w:p w14:paraId="3A87279E" w14:textId="20CC51DF"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21" w:history="1">
        <w:r w:rsidR="00F23CD1" w:rsidRPr="00597AA0">
          <w:rPr>
            <w:rStyle w:val="Hyperlink"/>
          </w:rPr>
          <w:t>10.2.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FL Server Functions Explained</w:t>
        </w:r>
        <w:r w:rsidR="00F23CD1">
          <w:rPr>
            <w:noProof/>
            <w:webHidden/>
          </w:rPr>
          <w:tab/>
        </w:r>
        <w:r w:rsidR="00F23CD1">
          <w:rPr>
            <w:noProof/>
            <w:webHidden/>
          </w:rPr>
          <w:fldChar w:fldCharType="begin"/>
        </w:r>
        <w:r w:rsidR="00F23CD1">
          <w:rPr>
            <w:noProof/>
            <w:webHidden/>
          </w:rPr>
          <w:instrText xml:space="preserve"> PAGEREF _Toc177563421 \h </w:instrText>
        </w:r>
        <w:r w:rsidR="00F23CD1">
          <w:rPr>
            <w:noProof/>
            <w:webHidden/>
          </w:rPr>
        </w:r>
        <w:r w:rsidR="00F23CD1">
          <w:rPr>
            <w:noProof/>
            <w:webHidden/>
          </w:rPr>
          <w:fldChar w:fldCharType="separate"/>
        </w:r>
        <w:r w:rsidR="00F23CD1">
          <w:rPr>
            <w:noProof/>
            <w:webHidden/>
          </w:rPr>
          <w:t>62</w:t>
        </w:r>
        <w:r w:rsidR="00F23CD1">
          <w:rPr>
            <w:noProof/>
            <w:webHidden/>
          </w:rPr>
          <w:fldChar w:fldCharType="end"/>
        </w:r>
      </w:hyperlink>
    </w:p>
    <w:p w14:paraId="6E07A26D" w14:textId="6D73C850"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22" w:history="1">
        <w:r w:rsidR="00F23CD1" w:rsidRPr="00597AA0">
          <w:rPr>
            <w:rStyle w:val="Hyperlink"/>
          </w:rPr>
          <w:t>10.3.</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Data Distribution</w:t>
        </w:r>
        <w:r w:rsidR="00F23CD1">
          <w:rPr>
            <w:noProof/>
            <w:webHidden/>
          </w:rPr>
          <w:tab/>
        </w:r>
        <w:r w:rsidR="00F23CD1">
          <w:rPr>
            <w:noProof/>
            <w:webHidden/>
          </w:rPr>
          <w:fldChar w:fldCharType="begin"/>
        </w:r>
        <w:r w:rsidR="00F23CD1">
          <w:rPr>
            <w:noProof/>
            <w:webHidden/>
          </w:rPr>
          <w:instrText xml:space="preserve"> PAGEREF _Toc177563422 \h </w:instrText>
        </w:r>
        <w:r w:rsidR="00F23CD1">
          <w:rPr>
            <w:noProof/>
            <w:webHidden/>
          </w:rPr>
        </w:r>
        <w:r w:rsidR="00F23CD1">
          <w:rPr>
            <w:noProof/>
            <w:webHidden/>
          </w:rPr>
          <w:fldChar w:fldCharType="separate"/>
        </w:r>
        <w:r w:rsidR="00F23CD1">
          <w:rPr>
            <w:noProof/>
            <w:webHidden/>
          </w:rPr>
          <w:t>65</w:t>
        </w:r>
        <w:r w:rsidR="00F23CD1">
          <w:rPr>
            <w:noProof/>
            <w:webHidden/>
          </w:rPr>
          <w:fldChar w:fldCharType="end"/>
        </w:r>
      </w:hyperlink>
    </w:p>
    <w:p w14:paraId="35EF1B1F" w14:textId="439A2859"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23" w:history="1">
        <w:r w:rsidR="00F23CD1" w:rsidRPr="00597AA0">
          <w:rPr>
            <w:rStyle w:val="Hyperlink"/>
          </w:rPr>
          <w:t>10.3.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Data</w:t>
        </w:r>
        <w:r w:rsidR="00F23CD1">
          <w:rPr>
            <w:noProof/>
            <w:webHidden/>
          </w:rPr>
          <w:tab/>
        </w:r>
        <w:r w:rsidR="00F23CD1">
          <w:rPr>
            <w:noProof/>
            <w:webHidden/>
          </w:rPr>
          <w:fldChar w:fldCharType="begin"/>
        </w:r>
        <w:r w:rsidR="00F23CD1">
          <w:rPr>
            <w:noProof/>
            <w:webHidden/>
          </w:rPr>
          <w:instrText xml:space="preserve"> PAGEREF _Toc177563423 \h </w:instrText>
        </w:r>
        <w:r w:rsidR="00F23CD1">
          <w:rPr>
            <w:noProof/>
            <w:webHidden/>
          </w:rPr>
        </w:r>
        <w:r w:rsidR="00F23CD1">
          <w:rPr>
            <w:noProof/>
            <w:webHidden/>
          </w:rPr>
          <w:fldChar w:fldCharType="separate"/>
        </w:r>
        <w:r w:rsidR="00F23CD1">
          <w:rPr>
            <w:noProof/>
            <w:webHidden/>
          </w:rPr>
          <w:t>65</w:t>
        </w:r>
        <w:r w:rsidR="00F23CD1">
          <w:rPr>
            <w:noProof/>
            <w:webHidden/>
          </w:rPr>
          <w:fldChar w:fldCharType="end"/>
        </w:r>
      </w:hyperlink>
    </w:p>
    <w:p w14:paraId="30F040EA" w14:textId="78CD6934"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24" w:history="1">
        <w:r w:rsidR="00F23CD1" w:rsidRPr="00597AA0">
          <w:rPr>
            <w:rStyle w:val="Hyperlink"/>
          </w:rPr>
          <w:t>10.3.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Data</w:t>
        </w:r>
        <w:r w:rsidR="00F23CD1">
          <w:rPr>
            <w:noProof/>
            <w:webHidden/>
          </w:rPr>
          <w:tab/>
        </w:r>
        <w:r w:rsidR="00F23CD1">
          <w:rPr>
            <w:noProof/>
            <w:webHidden/>
          </w:rPr>
          <w:fldChar w:fldCharType="begin"/>
        </w:r>
        <w:r w:rsidR="00F23CD1">
          <w:rPr>
            <w:noProof/>
            <w:webHidden/>
          </w:rPr>
          <w:instrText xml:space="preserve"> PAGEREF _Toc177563424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0BF723E2" w14:textId="00647F66" w:rsidR="00F23CD1"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25" w:history="1">
        <w:r w:rsidR="00F23CD1" w:rsidRPr="00597AA0">
          <w:rPr>
            <w:rStyle w:val="Hyperlink"/>
          </w:rPr>
          <w:t>10.4.</w:t>
        </w:r>
        <w:r w:rsidR="00F23CD1">
          <w:rPr>
            <w:rFonts w:asciiTheme="minorHAnsi" w:eastAsiaTheme="minorEastAsia" w:hAnsiTheme="minorHAnsi" w:cstheme="minorBidi"/>
            <w:noProof/>
            <w:kern w:val="2"/>
            <w:sz w:val="24"/>
            <w:szCs w:val="24"/>
            <w:lang w:eastAsia="en-IE"/>
            <w14:ligatures w14:val="standardContextual"/>
          </w:rPr>
          <w:tab/>
        </w:r>
        <w:r w:rsidR="00F23CD1" w:rsidRPr="00597AA0">
          <w:rPr>
            <w:rStyle w:val="Hyperlink"/>
          </w:rPr>
          <w:t>Results</w:t>
        </w:r>
        <w:r w:rsidR="00F23CD1">
          <w:rPr>
            <w:noProof/>
            <w:webHidden/>
          </w:rPr>
          <w:tab/>
        </w:r>
        <w:r w:rsidR="00F23CD1">
          <w:rPr>
            <w:noProof/>
            <w:webHidden/>
          </w:rPr>
          <w:fldChar w:fldCharType="begin"/>
        </w:r>
        <w:r w:rsidR="00F23CD1">
          <w:rPr>
            <w:noProof/>
            <w:webHidden/>
          </w:rPr>
          <w:instrText xml:space="preserve"> PAGEREF _Toc177563425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23284489" w14:textId="57347724"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26" w:history="1">
        <w:r w:rsidR="00F23CD1" w:rsidRPr="00597AA0">
          <w:rPr>
            <w:rStyle w:val="Hyperlink"/>
          </w:rPr>
          <w:t>10.4.1.</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IID</w:t>
        </w:r>
        <w:r w:rsidR="00F23CD1">
          <w:rPr>
            <w:noProof/>
            <w:webHidden/>
          </w:rPr>
          <w:tab/>
        </w:r>
        <w:r w:rsidR="00F23CD1">
          <w:rPr>
            <w:noProof/>
            <w:webHidden/>
          </w:rPr>
          <w:fldChar w:fldCharType="begin"/>
        </w:r>
        <w:r w:rsidR="00F23CD1">
          <w:rPr>
            <w:noProof/>
            <w:webHidden/>
          </w:rPr>
          <w:instrText xml:space="preserve"> PAGEREF _Toc177563426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5AD9EE6B" w14:textId="26BC01E3"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27" w:history="1">
        <w:r w:rsidR="00F23CD1" w:rsidRPr="00597AA0">
          <w:rPr>
            <w:rStyle w:val="Hyperlink"/>
          </w:rPr>
          <w:t>10.4.2.</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Technological Non-IID</w:t>
        </w:r>
        <w:r w:rsidR="00F23CD1">
          <w:rPr>
            <w:noProof/>
            <w:webHidden/>
          </w:rPr>
          <w:tab/>
        </w:r>
        <w:r w:rsidR="00F23CD1">
          <w:rPr>
            <w:noProof/>
            <w:webHidden/>
          </w:rPr>
          <w:fldChar w:fldCharType="begin"/>
        </w:r>
        <w:r w:rsidR="00F23CD1">
          <w:rPr>
            <w:noProof/>
            <w:webHidden/>
          </w:rPr>
          <w:instrText xml:space="preserve"> PAGEREF _Toc177563427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759C76FA" w14:textId="46C6C492"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28" w:history="1">
        <w:r w:rsidR="00F23CD1" w:rsidRPr="00597AA0">
          <w:rPr>
            <w:rStyle w:val="Hyperlink"/>
          </w:rPr>
          <w:t>10.4.3.</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IID</w:t>
        </w:r>
        <w:r w:rsidR="00F23CD1">
          <w:rPr>
            <w:noProof/>
            <w:webHidden/>
          </w:rPr>
          <w:tab/>
        </w:r>
        <w:r w:rsidR="00F23CD1">
          <w:rPr>
            <w:noProof/>
            <w:webHidden/>
          </w:rPr>
          <w:fldChar w:fldCharType="begin"/>
        </w:r>
        <w:r w:rsidR="00F23CD1">
          <w:rPr>
            <w:noProof/>
            <w:webHidden/>
          </w:rPr>
          <w:instrText xml:space="preserve"> PAGEREF _Toc177563428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0E8D5B8B" w14:textId="523072BF" w:rsidR="00F23CD1"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563429" w:history="1">
        <w:r w:rsidR="00F23CD1" w:rsidRPr="00597AA0">
          <w:rPr>
            <w:rStyle w:val="Hyperlink"/>
          </w:rPr>
          <w:t>10.4.4.</w:t>
        </w:r>
        <w:r w:rsidR="00F23CD1">
          <w:rPr>
            <w:rFonts w:asciiTheme="minorHAnsi" w:eastAsiaTheme="minorEastAsia" w:hAnsiTheme="minorHAnsi" w:cstheme="minorBidi"/>
            <w:i w:val="0"/>
            <w:noProof/>
            <w:kern w:val="2"/>
            <w:sz w:val="24"/>
            <w:szCs w:val="24"/>
            <w:lang w:eastAsia="en-IE"/>
            <w14:ligatures w14:val="standardContextual"/>
          </w:rPr>
          <w:tab/>
        </w:r>
        <w:r w:rsidR="00F23CD1" w:rsidRPr="00597AA0">
          <w:rPr>
            <w:rStyle w:val="Hyperlink"/>
          </w:rPr>
          <w:t>Medical Non-IID</w:t>
        </w:r>
        <w:r w:rsidR="00F23CD1">
          <w:rPr>
            <w:noProof/>
            <w:webHidden/>
          </w:rPr>
          <w:tab/>
        </w:r>
        <w:r w:rsidR="00F23CD1">
          <w:rPr>
            <w:noProof/>
            <w:webHidden/>
          </w:rPr>
          <w:fldChar w:fldCharType="begin"/>
        </w:r>
        <w:r w:rsidR="00F23CD1">
          <w:rPr>
            <w:noProof/>
            <w:webHidden/>
          </w:rPr>
          <w:instrText xml:space="preserve"> PAGEREF _Toc177563429 \h </w:instrText>
        </w:r>
        <w:r w:rsidR="00F23CD1">
          <w:rPr>
            <w:noProof/>
            <w:webHidden/>
          </w:rPr>
        </w:r>
        <w:r w:rsidR="00F23CD1">
          <w:rPr>
            <w:noProof/>
            <w:webHidden/>
          </w:rPr>
          <w:fldChar w:fldCharType="separate"/>
        </w:r>
        <w:r w:rsidR="00F23CD1">
          <w:rPr>
            <w:noProof/>
            <w:webHidden/>
          </w:rPr>
          <w:t>70</w:t>
        </w:r>
        <w:r w:rsidR="00F23CD1">
          <w:rPr>
            <w:noProof/>
            <w:webHidden/>
          </w:rPr>
          <w:fldChar w:fldCharType="end"/>
        </w:r>
      </w:hyperlink>
    </w:p>
    <w:p w14:paraId="0035C267" w14:textId="5FFDADC0" w:rsidR="00042F6D" w:rsidRDefault="00102E46" w:rsidP="00EF65CF">
      <w:pPr>
        <w:pStyle w:val="Heading1"/>
      </w:pPr>
      <w:r w:rsidRPr="005B5A0D">
        <w:rPr>
          <w:rFonts w:cs="Arial"/>
          <w:szCs w:val="22"/>
        </w:rPr>
        <w:fldChar w:fldCharType="end"/>
      </w:r>
      <w:bookmarkStart w:id="2" w:name="_Toc177563339"/>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563340"/>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21E4A435"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28FA2DA6" w14:textId="77777777" w:rsidR="001220D6" w:rsidRDefault="001220D6" w:rsidP="001220D6">
      <w:r>
        <w:t>Figure 10.4.1. Cumulative accuracy and loss calculations for the technological IID scenario.</w:t>
      </w:r>
    </w:p>
    <w:p w14:paraId="79C6F22F" w14:textId="20B60D27" w:rsidR="001220D6" w:rsidRDefault="001220D6" w:rsidP="001220D6">
      <w:r>
        <w:t>Figure 10.4.2. Cumulative accuracy and loss calculations for the technological non-IID scenario.</w:t>
      </w:r>
    </w:p>
    <w:p w14:paraId="2688ECC1" w14:textId="77777777" w:rsidR="00FB3233" w:rsidRDefault="00FB3233" w:rsidP="00FB3233">
      <w:r>
        <w:t>Figure 10.4.3. Cumulative accuracy and loss calculations for the medical IID scenario.</w:t>
      </w:r>
    </w:p>
    <w:p w14:paraId="7197288F" w14:textId="6DEF7716" w:rsidR="00FB3233" w:rsidRPr="004007A7" w:rsidRDefault="00FB3233" w:rsidP="00FB3233">
      <w:r>
        <w:t>Figure 10.4.4. Cumulative accuracy and loss calculations for the med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563341"/>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p>
    <w:p w14:paraId="1129B26D" w14:textId="459A7F4C" w:rsidR="005643F9" w:rsidRDefault="005643F9" w:rsidP="005643F9">
      <w:pPr>
        <w:spacing w:before="60"/>
      </w:pPr>
      <w:r>
        <w:t xml:space="preserve">Table 10.2.2. Overview of functions in </w:t>
      </w:r>
      <w:r w:rsidRPr="005643F9">
        <w:rPr>
          <w:i/>
          <w:iCs/>
        </w:rPr>
        <w:t>client.py.</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0524112A" w14:textId="77777777" w:rsidR="0090589D" w:rsidRDefault="0090589D" w:rsidP="0090589D">
      <w:pPr>
        <w:spacing w:before="60"/>
      </w:pPr>
      <w:r>
        <w:t>Table 10.4.3. Client and global metrics for accuracy and loss in the medical IID scenario.</w:t>
      </w:r>
    </w:p>
    <w:p w14:paraId="732412B0" w14:textId="53B32F7B" w:rsidR="0090589D" w:rsidRDefault="0090589D" w:rsidP="0090589D">
      <w:pPr>
        <w:spacing w:before="60"/>
      </w:pPr>
      <w:r>
        <w:t>Table 10.4.4. Client and global metrics for accuracy and loss in the med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563342"/>
      <w:r>
        <w:lastRenderedPageBreak/>
        <w:t>1.</w:t>
      </w:r>
      <w:r>
        <w:tab/>
        <w:t>Introduction</w:t>
      </w:r>
      <w:bookmarkEnd w:id="5"/>
    </w:p>
    <w:p w14:paraId="529938ED" w14:textId="77777777" w:rsidR="00042F6D" w:rsidRDefault="00042F6D" w:rsidP="00E9466F">
      <w:pPr>
        <w:pStyle w:val="Heading2"/>
      </w:pPr>
      <w:bookmarkStart w:id="6" w:name="_Toc177563343"/>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563344"/>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563345"/>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563346"/>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563347"/>
      <w:r>
        <w:lastRenderedPageBreak/>
        <w:t>2.</w:t>
      </w:r>
      <w:r>
        <w:tab/>
        <w:t>Background</w:t>
      </w:r>
      <w:bookmarkEnd w:id="10"/>
    </w:p>
    <w:p w14:paraId="7A84119A" w14:textId="77777777" w:rsidR="00042F6D" w:rsidRDefault="00042F6D" w:rsidP="00E9466F">
      <w:pPr>
        <w:pStyle w:val="Heading2"/>
      </w:pPr>
      <w:bookmarkStart w:id="11" w:name="_Toc177563348"/>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563349"/>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563350"/>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7563351"/>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7563352"/>
      <w:r>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563353"/>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563354"/>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563355"/>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563356"/>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563357"/>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563358"/>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563359"/>
      <w:r>
        <w:t>3.1.1.</w:t>
      </w:r>
      <w:r>
        <w:tab/>
      </w:r>
      <w:proofErr w:type="spellStart"/>
      <w:r>
        <w:t>PySyft</w:t>
      </w:r>
      <w:proofErr w:type="spellEnd"/>
      <w:r>
        <w:t xml:space="preserve">, FATE, Flower </w:t>
      </w:r>
      <w:proofErr w:type="spellStart"/>
      <w:r>
        <w:t>FedML</w:t>
      </w:r>
      <w:proofErr w:type="spellEnd"/>
      <w:r>
        <w:t xml:space="preserve">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563360"/>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3"/>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563361"/>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563362"/>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563363"/>
      <w:r>
        <w:t>3.2.2.</w:t>
      </w:r>
      <w:r>
        <w:tab/>
      </w:r>
      <w:proofErr w:type="spellStart"/>
      <w:r>
        <w:t>FedProx</w:t>
      </w:r>
      <w:bookmarkEnd w:id="26"/>
      <w:proofErr w:type="spellEnd"/>
    </w:p>
    <w:p w14:paraId="57E0AE15" w14:textId="386281B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563364"/>
      <w:r>
        <w:t>3.2.3.</w:t>
      </w:r>
      <w:r>
        <w:tab/>
      </w:r>
      <w:proofErr w:type="spellStart"/>
      <w:r>
        <w:t>FedMA</w:t>
      </w:r>
      <w:bookmarkEnd w:id="27"/>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28" w:name="_Toc177563365"/>
      <w:r>
        <w:t>3.2.4.</w:t>
      </w:r>
      <w:r>
        <w:tab/>
      </w:r>
      <w:proofErr w:type="spellStart"/>
      <w:r>
        <w:t>SecureBoost</w:t>
      </w:r>
      <w:bookmarkEnd w:id="28"/>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563366"/>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563367"/>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7563368"/>
      <w:r>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w:t>
      </w:r>
      <w:r w:rsidR="00887D4D">
        <w:lastRenderedPageBreak/>
        <w:t xml:space="preserve">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7563369"/>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lastRenderedPageBreak/>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25A37508"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7563370"/>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563371"/>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563372"/>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563373"/>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7563374"/>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563375"/>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4561AFD2">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7563376"/>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5836F5F0" w:rsidR="00FC005C" w:rsidRDefault="00FA4FDE" w:rsidP="00F67731">
      <w:pPr>
        <w:pStyle w:val="Captions"/>
      </w:pPr>
      <w:r>
        <w:rPr>
          <w:noProof/>
          <w14:ligatures w14:val="standardContextual"/>
        </w:rPr>
        <w:drawing>
          <wp:inline distT="0" distB="0" distL="0" distR="0" wp14:anchorId="4F85E8E1" wp14:editId="7FE62A09">
            <wp:extent cx="3566469" cy="1516511"/>
            <wp:effectExtent l="0" t="0" r="0" b="7620"/>
            <wp:docPr id="639392933" name="Picture 2"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92933" name="Picture 2"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566469" cy="1516511"/>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563377"/>
      <w:r>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563378"/>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7563379"/>
      <w:r>
        <w:t>5.1.</w:t>
      </w:r>
      <w:r>
        <w:tab/>
      </w:r>
      <w:proofErr w:type="spellStart"/>
      <w:r>
        <w:t>PySyft</w:t>
      </w:r>
      <w:bookmarkEnd w:id="46"/>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r w:rsidRPr="00B6700A">
        <w:rPr>
          <w:highlight w:val="yellow"/>
        </w:rPr>
        <w:t>(</w:t>
      </w:r>
      <w:proofErr w:type="spellStart"/>
      <w:r w:rsidRPr="00B6700A">
        <w:rPr>
          <w:highlight w:val="yellow"/>
        </w:rPr>
        <w:t>OpenMined</w:t>
      </w:r>
      <w:proofErr w:type="spellEnd"/>
      <w:r w:rsidRPr="00B6700A">
        <w:rPr>
          <w:highlight w:val="yellow"/>
        </w:rPr>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7563380"/>
      <w:r>
        <w:t>5.2.</w:t>
      </w:r>
      <w:r>
        <w:tab/>
        <w:t>FATE</w:t>
      </w:r>
      <w:bookmarkEnd w:id="47"/>
    </w:p>
    <w:p w14:paraId="60A928C2" w14:textId="77777777" w:rsidR="00F30F18" w:rsidRDefault="00F30F18" w:rsidP="00F30F18">
      <w:pPr>
        <w:pStyle w:val="BodyText"/>
      </w:pPr>
      <w:r w:rsidRPr="00B76B55">
        <w:rPr>
          <w:i/>
          <w:iCs/>
        </w:rPr>
        <w:t>FATE</w:t>
      </w:r>
      <w:r>
        <w:t xml:space="preserve"> repository has good structure </w:t>
      </w:r>
      <w:r w:rsidRPr="00B6700A">
        <w:rPr>
          <w:highlight w:val="yellow"/>
        </w:rPr>
        <w:t>(FATE, 2021)</w:t>
      </w:r>
      <w:r>
        <w:t xml:space="preserve">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7563381"/>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repository </w:t>
      </w:r>
      <w:r w:rsidRPr="00B6700A">
        <w:rPr>
          <w:highlight w:val="yellow"/>
        </w:rPr>
        <w:t>(Flower, 2021)</w:t>
      </w:r>
      <w:r>
        <w:t xml:space="preserve">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7563382"/>
      <w:r>
        <w:t>5.4.</w:t>
      </w:r>
      <w:r>
        <w:tab/>
      </w:r>
      <w:proofErr w:type="spellStart"/>
      <w:r>
        <w:t>FedML</w:t>
      </w:r>
      <w:bookmarkEnd w:id="49"/>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deploying its experiments </w:t>
      </w:r>
      <w:r w:rsidRPr="00B6700A">
        <w:rPr>
          <w:highlight w:val="yellow"/>
        </w:rPr>
        <w:t>(</w:t>
      </w:r>
      <w:proofErr w:type="spellStart"/>
      <w:r w:rsidRPr="00B6700A">
        <w:rPr>
          <w:highlight w:val="yellow"/>
        </w:rPr>
        <w:t>FedML</w:t>
      </w:r>
      <w:proofErr w:type="spellEnd"/>
      <w:r w:rsidRPr="00B6700A">
        <w:rPr>
          <w:highlight w:val="yellow"/>
        </w:rPr>
        <w:t>, 2023).</w:t>
      </w:r>
      <w:r>
        <w:t xml:space="preserve">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6700A">
        <w:rPr>
          <w:highlight w:val="yellow"/>
        </w:rPr>
        <w:t>(open.fedml.ai);</w:t>
      </w:r>
      <w:r>
        <w:t xml:space="preserve"> however,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50" w:name="_Toc177563383"/>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r w:rsidRPr="00B14850">
        <w:t>tff.learning</w:t>
      </w:r>
      <w:proofErr w:type="spell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r w:rsidRPr="00470F3D">
        <w:rPr>
          <w:i/>
          <w:iCs/>
        </w:rPr>
        <w:t>tf.keras</w:t>
      </w:r>
      <w:proofErr w:type="spell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7563384"/>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563385"/>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7563386"/>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563387"/>
      <w:r>
        <w:lastRenderedPageBreak/>
        <w:t>6.2.</w:t>
      </w:r>
      <w:r>
        <w:tab/>
        <w:t>FL Server Flow</w:t>
      </w:r>
      <w:bookmarkEnd w:id="54"/>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process </w:t>
      </w:r>
      <w:r w:rsidRPr="00B6700A">
        <w:rPr>
          <w:highlight w:val="yellow"/>
        </w:rPr>
        <w:t>(FL Sever Demo, 2024),</w:t>
      </w:r>
      <w:r>
        <w:t xml:space="preserve">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7563388"/>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563389"/>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563390"/>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7563391"/>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563392"/>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563393"/>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563394"/>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563395"/>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6D4684CD">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6" w:name="_Toc177563396"/>
      <w:bookmarkEnd w:id="65"/>
      <w:r>
        <w:t>6.7.</w:t>
      </w:r>
      <w:r>
        <w:tab/>
        <w:t>Data Collection</w:t>
      </w:r>
      <w:bookmarkEnd w:id="66"/>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7" w:name="_Toc177563397"/>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7563398"/>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563399"/>
      <w:r>
        <w:lastRenderedPageBreak/>
        <w:t>7.</w:t>
      </w:r>
      <w:r>
        <w:tab/>
        <w:t>Results</w:t>
      </w:r>
      <w:bookmarkEnd w:id="69"/>
    </w:p>
    <w:p w14:paraId="2AAF6E14" w14:textId="0C679759"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563400"/>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1" w:name="_Toc177563401"/>
      <w:r>
        <w:lastRenderedPageBreak/>
        <w:t>7.1.1.</w:t>
      </w:r>
      <w:r>
        <w:tab/>
        <w:t xml:space="preserve">IID </w:t>
      </w:r>
      <w:r w:rsidR="002F14C8">
        <w:t>D</w:t>
      </w:r>
      <w:r>
        <w:t>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33BA0884" w:rsidR="00042F6D" w:rsidRDefault="00042F6D" w:rsidP="00102E46">
      <w:pPr>
        <w:pStyle w:val="Heading3"/>
      </w:pPr>
      <w:bookmarkStart w:id="72" w:name="_Toc177563402"/>
      <w:r>
        <w:t>7.1.2.</w:t>
      </w:r>
      <w:r>
        <w:tab/>
        <w:t xml:space="preserve">Non-IID </w:t>
      </w:r>
      <w:r w:rsidR="002F14C8">
        <w:t>D</w:t>
      </w:r>
      <w:r>
        <w:t>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7563403"/>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32476675" w:rsidR="00B70868" w:rsidRPr="004007A7"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B70868" w:rsidRPr="004007A7">
        <w:t>Figure 7.1.2 Distribution analysis for features and target variable in the non-IID variant.</w:t>
      </w:r>
    </w:p>
    <w:p w14:paraId="78A9E791" w14:textId="3A5FC85E" w:rsidR="00042F6D" w:rsidRDefault="00042F6D" w:rsidP="00102E46">
      <w:pPr>
        <w:pStyle w:val="Heading3"/>
      </w:pPr>
      <w:bookmarkStart w:id="74" w:name="_Toc177563404"/>
      <w:r>
        <w:t>7.2.1.</w:t>
      </w:r>
      <w:r>
        <w:tab/>
        <w:t xml:space="preserve">IID </w:t>
      </w:r>
      <w:r w:rsidR="002F14C8">
        <w:t>D</w:t>
      </w:r>
      <w:r>
        <w:t>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36EA323E" w:rsidR="00042F6D" w:rsidRDefault="00042F6D" w:rsidP="00102E46">
      <w:pPr>
        <w:pStyle w:val="Heading3"/>
      </w:pPr>
      <w:bookmarkStart w:id="75" w:name="_Toc177563405"/>
      <w:r>
        <w:t>7.2.2.</w:t>
      </w:r>
      <w:r>
        <w:tab/>
        <w:t xml:space="preserve">Non-IID </w:t>
      </w:r>
      <w:r w:rsidR="002F14C8">
        <w:t>D</w:t>
      </w:r>
      <w:r>
        <w:t>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563406"/>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8" w:name="_Toc177563407"/>
      <w:bookmarkEnd w:id="77"/>
      <w:r>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563408"/>
      <w:r>
        <w:lastRenderedPageBreak/>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7563409"/>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7563410"/>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563411"/>
      <w:r>
        <w:lastRenderedPageBreak/>
        <w:t>8.</w:t>
      </w:r>
      <w:r w:rsidR="000B2385">
        <w:t>4</w:t>
      </w:r>
      <w:r>
        <w:t xml:space="preserve">. </w:t>
      </w:r>
      <w:r w:rsidR="00017EF0">
        <w:t>Recommendations</w:t>
      </w:r>
      <w:bookmarkEnd w:id="82"/>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3" w:name="_Toc177563412"/>
      <w:r>
        <w:t>9.</w:t>
      </w:r>
      <w:r>
        <w:tab/>
        <w:t>References</w:t>
      </w:r>
      <w:bookmarkEnd w:id="83"/>
    </w:p>
    <w:p w14:paraId="377BD551" w14:textId="77777777" w:rsidR="003B5FE2" w:rsidRPr="00132548" w:rsidRDefault="003B5FE2" w:rsidP="003B5FE2">
      <w:pPr>
        <w:pStyle w:val="References"/>
      </w:pPr>
      <w:r>
        <w:fldChar w:fldCharType="begin"/>
      </w:r>
      <w:r>
        <w:instrText xml:space="preserve"> ADDIN ZOTERO_BIBL {"uncited":[],"omitted":[],"custom":[]} CSL_BIBLIOGRAPHY </w:instrText>
      </w:r>
      <w:r>
        <w:fldChar w:fldCharType="separate"/>
      </w:r>
      <w:r w:rsidRPr="00132548">
        <w:t xml:space="preserve">Arikumar, K.S., Prathiba, S.B., Alazab, M., Gadekallu, T.R., Pandya, S., Khan, J.M. and Moorthy, R.S. (2022) ‘FL-PMI: Federated Learning-Based Person Movement Identification through Wearable Devices in Smart Healthcare Systems’, </w:t>
      </w:r>
      <w:r w:rsidRPr="00132548">
        <w:rPr>
          <w:i/>
          <w:iCs/>
        </w:rPr>
        <w:t>Sensors</w:t>
      </w:r>
      <w:r w:rsidRPr="00132548">
        <w:t>, 22(4), p. 1377. Available at: https://doi.org/10.3390/s22041377.</w:t>
      </w:r>
    </w:p>
    <w:p w14:paraId="24B3671C" w14:textId="77777777" w:rsidR="003B5FE2" w:rsidRPr="00241A61" w:rsidRDefault="003B5FE2" w:rsidP="003B5FE2">
      <w:pPr>
        <w:pStyle w:val="References"/>
      </w:pPr>
      <w:r w:rsidRPr="00241A61">
        <w:t xml:space="preserve">Beck, K., Beedle, M., van Bennekum, A., Cockburn, A., Cunningham, W., Fowler, M., Grenning, J., Highsmith, J., Hunt, A., Jeffries, R., Kern, J., Marick, B., Martin, R.C., Mellor, S., Schwaber, K., Sutherland, J., and Thomas, D. (2001) </w:t>
      </w:r>
      <w:r w:rsidRPr="00241A61">
        <w:rPr>
          <w:i/>
          <w:iCs/>
        </w:rPr>
        <w:t>Manifesto for Agile Software Development</w:t>
      </w:r>
      <w:r w:rsidRPr="00241A61">
        <w:t xml:space="preserve">. Available at: </w:t>
      </w:r>
      <w:hyperlink r:id="rId65" w:tgtFrame="_new" w:history="1">
        <w:r w:rsidRPr="00241A61">
          <w:rPr>
            <w:rStyle w:val="Hyperlink"/>
            <w:noProof w:val="0"/>
            <w:color w:val="auto"/>
            <w:u w:val="none"/>
          </w:rPr>
          <w:t>http://www.agilemanifesto.org</w:t>
        </w:r>
      </w:hyperlink>
      <w:r w:rsidRPr="00241A61">
        <w:t xml:space="preserve"> (Accessed: 14 Sep. 2024).</w:t>
      </w:r>
    </w:p>
    <w:p w14:paraId="1187591E" w14:textId="77777777" w:rsidR="003B5FE2" w:rsidRPr="00132548" w:rsidRDefault="003B5FE2" w:rsidP="003B5FE2">
      <w:pPr>
        <w:pStyle w:val="References"/>
      </w:pPr>
      <w:r w:rsidRPr="00132548">
        <w:t xml:space="preserve">Beutel, D.J., Topal, T., Mathur, A., Qiu, X., Fernandez-Marques, J., Gao, Y., Sani, L., Li, K.H., Parcollet, T., de Gusmão, P.P.B. and Lane, N.D. (2022) ‘Flower: A Friendly Federated Learning Research Framework’. </w:t>
      </w:r>
      <w:r w:rsidRPr="00E83488">
        <w:rPr>
          <w:i/>
          <w:iCs/>
        </w:rPr>
        <w:t>arXiv</w:t>
      </w:r>
      <w:r w:rsidRPr="00132548">
        <w:t>. Available at: http://arxiv.org/abs/2007.14390 (Accessed: 22 July 2024).</w:t>
      </w:r>
    </w:p>
    <w:p w14:paraId="1072935E" w14:textId="77777777"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xml:space="preserve">. </w:t>
      </w:r>
      <w:r w:rsidRPr="00132548">
        <w:rPr>
          <w:i/>
          <w:iCs/>
        </w:rPr>
        <w:t>KDD ’23: The 29th ACM SIGKDD Conference on Knowledge Discovery and Data Mining</w:t>
      </w:r>
      <w:r w:rsidRPr="00132548">
        <w:t>, Long Beach CA USA: ACM, pp. 3829–3841. Available at: https://doi.org/10.1145/3580305.3599829.</w:t>
      </w:r>
    </w:p>
    <w:p w14:paraId="168C2ADC" w14:textId="77777777" w:rsidR="003B5FE2" w:rsidRPr="00132548" w:rsidRDefault="003B5FE2" w:rsidP="003B5FE2">
      <w:pPr>
        <w:pStyle w:val="References"/>
      </w:pPr>
      <w:r w:rsidRPr="00132548">
        <w:t xml:space="preserve">Cheng, K., Fan, T., Jin, Y., Liu, Y., Chen, T., Papadopoulos, D. and Yang, Q. (2021) ‘SecureBoost: A Lossless Federated Learning Framework’. </w:t>
      </w:r>
      <w:r w:rsidRPr="003426B5">
        <w:rPr>
          <w:i/>
          <w:iCs/>
        </w:rPr>
        <w:t>arXiv</w:t>
      </w:r>
      <w:r w:rsidRPr="00132548">
        <w:t>. Available at: http://arxiv.org/abs/1901.08755 (Accessed: 24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 xml:space="preserve">Duchesne, M., Zhang, K. and Talhi, C. (2024) ‘MultiConfederated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77777777" w:rsidR="003B5FE2" w:rsidRPr="009F58E7" w:rsidRDefault="003B5FE2" w:rsidP="003B5FE2">
      <w:pPr>
        <w:pStyle w:val="References"/>
      </w:pPr>
      <w:r w:rsidRPr="009F58E7">
        <w:t xml:space="preserve">FATE (2021) </w:t>
      </w:r>
      <w:r w:rsidRPr="00585AF4">
        <w:rPr>
          <w:i/>
          <w:iCs/>
        </w:rPr>
        <w:t>FederatedAI/FATE</w:t>
      </w:r>
      <w:r w:rsidRPr="009F58E7">
        <w:t xml:space="preserve">. GitHub. Available at: </w:t>
      </w:r>
      <w:hyperlink r:id="rId66" w:tgtFrame="_new" w:history="1">
        <w:r w:rsidRPr="009F58E7">
          <w:rPr>
            <w:rStyle w:val="Hyperlink"/>
            <w:noProof w:val="0"/>
            <w:color w:val="auto"/>
            <w:u w:val="none"/>
          </w:rPr>
          <w:t>https://github.com/FederatedAI/FATE</w:t>
        </w:r>
      </w:hyperlink>
      <w:r w:rsidRPr="009F58E7">
        <w:t xml:space="preserve"> (Accessed: 12 June 2024).</w:t>
      </w:r>
    </w:p>
    <w:p w14:paraId="55F799E9" w14:textId="77777777" w:rsidR="003B5FE2" w:rsidRPr="009F58E7" w:rsidRDefault="003B5FE2" w:rsidP="003B5FE2">
      <w:pPr>
        <w:pStyle w:val="References"/>
      </w:pPr>
      <w:r w:rsidRPr="009F58E7">
        <w:t xml:space="preserve">FedML (2023) </w:t>
      </w:r>
      <w:r w:rsidRPr="00585AF4">
        <w:rPr>
          <w:i/>
          <w:iCs/>
        </w:rPr>
        <w:t>FedML-AI</w:t>
      </w:r>
      <w:r w:rsidRPr="009F58E7">
        <w:t xml:space="preserve">. GitHub. Available at: </w:t>
      </w:r>
      <w:hyperlink r:id="rId67" w:tgtFrame="_new" w:history="1">
        <w:r w:rsidRPr="009F58E7">
          <w:rPr>
            <w:rStyle w:val="Hyperlink"/>
            <w:noProof w:val="0"/>
            <w:color w:val="auto"/>
            <w:u w:val="none"/>
          </w:rPr>
          <w:t>https://github.com/FedML-AI/FedML</w:t>
        </w:r>
      </w:hyperlink>
      <w:r w:rsidRPr="009F58E7">
        <w:t xml:space="preserve"> (Accessed: 12 June 2024).</w:t>
      </w:r>
    </w:p>
    <w:p w14:paraId="16D85956" w14:textId="77777777" w:rsidR="003B5FE2" w:rsidRPr="009F58E7" w:rsidRDefault="003B5FE2" w:rsidP="003B5FE2">
      <w:pPr>
        <w:pStyle w:val="References"/>
      </w:pPr>
      <w:r w:rsidRPr="009F58E7">
        <w:t xml:space="preserve">Flower (2021) </w:t>
      </w:r>
      <w:r w:rsidRPr="00585AF4">
        <w:rPr>
          <w:i/>
          <w:iCs/>
        </w:rPr>
        <w:t>adap/flower.</w:t>
      </w:r>
      <w:r w:rsidRPr="009F58E7">
        <w:t xml:space="preserve"> GitHub. Available at: </w:t>
      </w:r>
      <w:hyperlink r:id="rId68" w:tgtFrame="_new" w:history="1">
        <w:r w:rsidRPr="009F58E7">
          <w:rPr>
            <w:rStyle w:val="Hyperlink"/>
            <w:noProof w:val="0"/>
            <w:color w:val="auto"/>
            <w:u w:val="none"/>
          </w:rPr>
          <w:t>https://github.com/adap/flower</w:t>
        </w:r>
      </w:hyperlink>
      <w:r w:rsidRPr="009F58E7">
        <w:t xml:space="preserve"> (Accessed: 12 June 2024).</w:t>
      </w:r>
    </w:p>
    <w:p w14:paraId="04E7FBFB" w14:textId="77777777" w:rsidR="003B5FE2" w:rsidRPr="00132548" w:rsidRDefault="003B5FE2" w:rsidP="003B5FE2">
      <w:pPr>
        <w:pStyle w:val="References"/>
      </w:pPr>
      <w:r w:rsidRPr="00132548">
        <w:lastRenderedPageBreak/>
        <w:t xml:space="preserve">Galtier, M.N. and Marini, C. (2019) ‘Substra: a framework for privacy-preserving, traceable and collaborative Machine Learning’. </w:t>
      </w:r>
      <w:r w:rsidRPr="0053789C">
        <w:rPr>
          <w:i/>
          <w:iCs/>
        </w:rPr>
        <w:t>arXiv</w:t>
      </w:r>
      <w:r w:rsidRPr="00132548">
        <w:t>. Available at: http://arxiv.org/abs/1910.11567 (Accessed: 22 July 2024).</w:t>
      </w:r>
    </w:p>
    <w:p w14:paraId="52BA8773" w14:textId="77777777" w:rsidR="003B5FE2" w:rsidRPr="00132548" w:rsidRDefault="003B5FE2" w:rsidP="003B5FE2">
      <w:pPr>
        <w:pStyle w:val="References"/>
      </w:pPr>
      <w:r w:rsidRPr="00132548">
        <w:t xml:space="preserve">Hard, A., Rao, K., Mathews, R., Ramaswamy, S., Beaufays, F., Augenstein, S., Eichner, H., Kiddon, C. and Ramage, D. (2019) ‘Federated Learning for Mobile Keyboard Prediction’. </w:t>
      </w:r>
      <w:r w:rsidRPr="0053789C">
        <w:rPr>
          <w:i/>
          <w:iCs/>
        </w:rPr>
        <w:t>arXiv</w:t>
      </w:r>
      <w:r w:rsidRPr="00132548">
        <w:t>. Available at: http://arxiv.org/abs/1811.03604 (Accessed: 18 July 2024).</w:t>
      </w:r>
    </w:p>
    <w:p w14:paraId="58EB3A9E" w14:textId="77777777" w:rsidR="003B5FE2" w:rsidRDefault="003B5FE2" w:rsidP="003B5FE2">
      <w:pPr>
        <w:pStyle w:val="References"/>
      </w:pPr>
      <w:r w:rsidRPr="00132548">
        <w:t xml:space="preserve">He, C., Li, S., So, J., Zeng, X., Zhang, M., Wang, H., Wang, X., Vepakomma, P., Singh, A., Qiu, H., Zhu, X., Wang, J., Shen, L., Zhao, P., Kang, Y., Liu, Y., Raskar, R., Yang, Q., Annavaram, M. and Avestimehr, S. (2020) ‘FedML: A Research Library and Benchmark for Federated Machine Learning’. </w:t>
      </w:r>
      <w:r w:rsidRPr="0053789C">
        <w:rPr>
          <w:i/>
          <w:iCs/>
        </w:rPr>
        <w:t>arXiv</w:t>
      </w:r>
      <w:r w:rsidRPr="00132548">
        <w:t>. Available at: http://arxiv.org/abs/2007.13518 (Accessed: 22 July 2024).</w:t>
      </w:r>
    </w:p>
    <w:p w14:paraId="53349231" w14:textId="77777777" w:rsidR="003B5FE2" w:rsidRPr="00281B7B" w:rsidRDefault="003B5FE2" w:rsidP="003B5FE2">
      <w:pPr>
        <w:pStyle w:val="References"/>
      </w:pPr>
      <w:r w:rsidRPr="00281B7B">
        <w:t xml:space="preserve">JoseRicoCct (2024a) </w:t>
      </w:r>
      <w:r w:rsidRPr="00281B7B">
        <w:rPr>
          <w:i/>
          <w:iCs/>
        </w:rPr>
        <w:t>Capstone_MScData_Sept23_SB/EvaluationFLFrameworks/1.PySyft at main · JoseRicoCct/Capstone_MScData_Sept23_SB</w:t>
      </w:r>
      <w:r w:rsidRPr="00281B7B">
        <w:t xml:space="preserve">. [online] GitHub. Available at: </w:t>
      </w:r>
      <w:hyperlink r:id="rId69"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 2024).</w:t>
      </w:r>
    </w:p>
    <w:p w14:paraId="22D956FE" w14:textId="77777777" w:rsidR="003B5FE2" w:rsidRPr="00281B7B" w:rsidRDefault="003B5FE2" w:rsidP="003B5FE2">
      <w:pPr>
        <w:pStyle w:val="References"/>
      </w:pPr>
      <w:r w:rsidRPr="00281B7B">
        <w:t xml:space="preserve">JoseRicoCct (2024b) </w:t>
      </w:r>
      <w:r w:rsidRPr="00281B7B">
        <w:rPr>
          <w:i/>
          <w:iCs/>
        </w:rPr>
        <w:t>Capstone_MScData_Sept23_SB/EvaluationFLFrameworks/2.FATE at main · JoseRicoCct/Capstone_MScData_Sept23_SB</w:t>
      </w:r>
      <w:r w:rsidRPr="00281B7B">
        <w:t xml:space="preserve">. [online] GitHub. Available at: </w:t>
      </w:r>
      <w:hyperlink r:id="rId70" w:tgtFrame="_new" w:history="1">
        <w:r w:rsidRPr="00281B7B">
          <w:rPr>
            <w:rStyle w:val="Hyperlink"/>
            <w:noProof w:val="0"/>
            <w:color w:val="auto"/>
            <w:u w:val="none"/>
          </w:rPr>
          <w:t>https://github.com/JoseRicoCct/Capstone_MScData_Sept23_SB/tree/main/EvaluationFLFrameworks/2.FATE</w:t>
        </w:r>
      </w:hyperlink>
      <w:r w:rsidRPr="00281B7B">
        <w:t xml:space="preserve"> (Accessed: 14 Sep. 2024).</w:t>
      </w:r>
    </w:p>
    <w:p w14:paraId="06EB050D" w14:textId="77777777" w:rsidR="003B5FE2" w:rsidRPr="00281B7B" w:rsidRDefault="003B5FE2" w:rsidP="003B5FE2">
      <w:pPr>
        <w:pStyle w:val="References"/>
      </w:pPr>
      <w:r w:rsidRPr="00281B7B">
        <w:t xml:space="preserve">JoseRicoCct (2024c) </w:t>
      </w:r>
      <w:r w:rsidRPr="00281B7B">
        <w:rPr>
          <w:i/>
          <w:iCs/>
        </w:rPr>
        <w:t>Capstone_MScData_Sept23_SB/EvaluationFLFrameworks/3.Flower at main · JoseRicoCc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3.Flower</w:t>
        </w:r>
      </w:hyperlink>
      <w:r w:rsidRPr="00281B7B">
        <w:t xml:space="preserve"> (Accessed: 14 Sep. 2024).</w:t>
      </w:r>
    </w:p>
    <w:p w14:paraId="012D6EBC" w14:textId="77777777" w:rsidR="003B5FE2" w:rsidRDefault="003B5FE2" w:rsidP="003B5FE2">
      <w:pPr>
        <w:pStyle w:val="References"/>
      </w:pPr>
      <w:r w:rsidRPr="00281B7B">
        <w:t xml:space="preserve">JoseRicoCct (2024d) </w:t>
      </w:r>
      <w:r w:rsidRPr="00281B7B">
        <w:rPr>
          <w:i/>
          <w:iCs/>
        </w:rPr>
        <w:t>Capstone_MScData_Sept23_SB/EvaluationFLFrameworks/4.FedML at main · JoseRicoCc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4.FedML</w:t>
        </w:r>
      </w:hyperlink>
      <w:r w:rsidRPr="00281B7B">
        <w:t xml:space="preserve"> (Accessed: 14 Sep. 2024).</w:t>
      </w:r>
    </w:p>
    <w:p w14:paraId="46FDDFD0" w14:textId="77777777" w:rsidR="003B5FE2" w:rsidRPr="00752D92" w:rsidRDefault="003B5FE2" w:rsidP="003B5FE2">
      <w:pPr>
        <w:pStyle w:val="References"/>
      </w:pPr>
      <w:r w:rsidRPr="00752D92">
        <w:t>JoseRicoCct</w:t>
      </w:r>
      <w:r>
        <w:t xml:space="preserve"> </w:t>
      </w:r>
      <w:r w:rsidRPr="00752D92">
        <w:t>(2024e)</w:t>
      </w:r>
      <w:r>
        <w:t xml:space="preserve"> </w:t>
      </w:r>
      <w:r w:rsidRPr="00752D92">
        <w:rPr>
          <w:i/>
          <w:iCs/>
        </w:rPr>
        <w:t>Capstone_MScData_Sept23_SB/EvaluationFLFrameworks/</w:t>
      </w:r>
      <w:r>
        <w:rPr>
          <w:i/>
          <w:iCs/>
        </w:rPr>
        <w:t xml:space="preserve"> </w:t>
      </w:r>
      <w:r w:rsidRPr="00752D92">
        <w:rPr>
          <w:i/>
          <w:iCs/>
        </w:rPr>
        <w:t>5.TensorflowFederated at main JoseRicoCct/Capstone_MScData_Sept23_SB</w:t>
      </w:r>
      <w:r w:rsidRPr="00752D92">
        <w:t xml:space="preserve">. [online] GitHub. Available at: </w:t>
      </w:r>
      <w:hyperlink r:id="rId73"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Sep. 2024).</w:t>
      </w:r>
    </w:p>
    <w:p w14:paraId="14800D47" w14:textId="77777777" w:rsidR="003B5FE2" w:rsidRPr="00752D92" w:rsidRDefault="003B5FE2" w:rsidP="003B5FE2">
      <w:pPr>
        <w:pStyle w:val="References"/>
      </w:pPr>
      <w:r w:rsidRPr="00752D92">
        <w:t xml:space="preserve">JoseRicoCct (2024f) </w:t>
      </w:r>
      <w:r w:rsidRPr="00752D92">
        <w:rPr>
          <w:i/>
          <w:iCs/>
        </w:rPr>
        <w:t>Capstone_MScData_Sept23_SB/FLServer at main · JoseRicoCct/Capstone_MScData_Sept23_SB</w:t>
      </w:r>
      <w:r w:rsidRPr="00752D92">
        <w:t xml:space="preserve">. [online] GitHub. Available at: </w:t>
      </w:r>
      <w:hyperlink r:id="rId74" w:tgtFrame="_new" w:history="1">
        <w:r w:rsidRPr="00752D92">
          <w:rPr>
            <w:rStyle w:val="Hyperlink"/>
            <w:noProof w:val="0"/>
            <w:color w:val="auto"/>
            <w:u w:val="none"/>
          </w:rPr>
          <w:t>https://github.com/JoseRicoCct/Capstone_MScData_Sept23_SB/tree/main/FLServer</w:t>
        </w:r>
      </w:hyperlink>
      <w:r w:rsidRPr="00752D92">
        <w:t xml:space="preserve"> (Accessed: 14 Sep. 2024).</w:t>
      </w:r>
    </w:p>
    <w:p w14:paraId="0F8A0C27" w14:textId="77777777" w:rsidR="003B5FE2" w:rsidRDefault="003B5FE2" w:rsidP="003B5FE2">
      <w:pPr>
        <w:pStyle w:val="References"/>
      </w:pPr>
      <w:r>
        <w:t>Kermany, D., Zhang, K. and Goldbaum, M. (2018). Labeled Optical Coherence Tomography (OCT) and Chest X-Ray Images for Classification</w:t>
      </w:r>
      <w:r w:rsidRPr="00BE7693">
        <w:rPr>
          <w:i/>
          <w:iCs/>
        </w:rPr>
        <w:t>. data.mendeley.com</w:t>
      </w:r>
      <w:r>
        <w:t>, [online] 2. doi:https://doi.org/10.17632/rscbjbr9sj.2.</w:t>
      </w:r>
    </w:p>
    <w:p w14:paraId="3E00DFDA" w14:textId="77777777" w:rsidR="003B5FE2" w:rsidRPr="00132548" w:rsidRDefault="003B5FE2" w:rsidP="003B5FE2">
      <w:pPr>
        <w:pStyle w:val="References"/>
      </w:pPr>
      <w:r w:rsidRPr="00132548">
        <w:t xml:space="preserve">Kholod, I., Yanaki,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lastRenderedPageBreak/>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r w:rsidRPr="00132548">
        <w:t xml:space="preserve">Lathkar,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2A0D5108" w14:textId="77777777" w:rsidR="003B5FE2" w:rsidRPr="00132548" w:rsidRDefault="003B5FE2" w:rsidP="003B5FE2">
      <w:pPr>
        <w:pStyle w:val="References"/>
      </w:pPr>
      <w:r w:rsidRPr="00132548">
        <w:t>Li, T., Sahu, A.K., Zaheer, M., Sanjabi, M., Talwalkar, A. and Smith, V. (2020</w:t>
      </w:r>
      <w:r>
        <w:t>b</w:t>
      </w:r>
      <w:r w:rsidRPr="00132548">
        <w:t xml:space="preserve">) ‘Federated Optimization in Heterogeneous Networks’. </w:t>
      </w:r>
      <w:r w:rsidRPr="00410EF3">
        <w:rPr>
          <w:i/>
          <w:iCs/>
        </w:rPr>
        <w:t>arXiv</w:t>
      </w:r>
      <w:r w:rsidRPr="00132548">
        <w:t>. Available at: http://arxiv.org/abs/1812.06127 (Accessed: 24 July 2024).</w:t>
      </w:r>
    </w:p>
    <w:p w14:paraId="5BEA667D" w14:textId="77777777" w:rsidR="003B5FE2" w:rsidRPr="00132548" w:rsidRDefault="003B5FE2" w:rsidP="003B5FE2">
      <w:pPr>
        <w:pStyle w:val="References"/>
      </w:pPr>
      <w:r w:rsidRPr="00132548">
        <w:t>Liu, Y., Fan, T., Chen, T., Xu, Q. and Yang, Q. (2021) ‘FATE: An Industrial Grade Platform for Collaborative Learning With Data Protection’.</w:t>
      </w:r>
    </w:p>
    <w:p w14:paraId="4A6AA74C" w14:textId="77777777" w:rsidR="003B5FE2" w:rsidRPr="00132548" w:rsidRDefault="003B5FE2" w:rsidP="003B5FE2">
      <w:pPr>
        <w:pStyle w:val="References"/>
      </w:pPr>
      <w:r w:rsidRPr="00132548">
        <w:t xml:space="preserve">Luo, J., Wu, X., Luo, Y., Huang, A., Huang, Y., Liu, Y. and Yang, Q. (2021) ‘Real-World Image Datasets for Federated Learning’. </w:t>
      </w:r>
      <w:r w:rsidRPr="00D308CA">
        <w:rPr>
          <w:i/>
          <w:iCs/>
        </w:rPr>
        <w:t>arXiv</w:t>
      </w:r>
      <w:r w:rsidRPr="00132548">
        <w:t>. Available at: http://arxiv.org/abs/1910.11089 (Accessed: 27 July 2024).</w:t>
      </w:r>
    </w:p>
    <w:p w14:paraId="78A0D8EF" w14:textId="77777777" w:rsidR="003B5FE2" w:rsidRPr="00132548" w:rsidRDefault="003B5FE2" w:rsidP="003B5FE2">
      <w:pPr>
        <w:pStyle w:val="References"/>
      </w:pPr>
      <w:r w:rsidRPr="00132548">
        <w:t>Malve, S., Vaswani, M., Shanbhag, A. and Joshi, S. (2024) ‘Developing a Federated Learning-Based System for Personalized MentalHealth Assessment and Prediction’, 11(07).</w:t>
      </w:r>
    </w:p>
    <w:p w14:paraId="4DAF5038" w14:textId="77777777" w:rsidR="003B5FE2" w:rsidRPr="00132548" w:rsidRDefault="003B5FE2" w:rsidP="003B5FE2">
      <w:pPr>
        <w:pStyle w:val="References"/>
      </w:pPr>
      <w:r w:rsidRPr="00132548">
        <w:t xml:space="preserve">McMahan, H.B., Moore, E., Ramage, D., Hampson, S. and Arcas, B.A. y (2016) ‘Federated Learning of Deep Networks using Model Averaging’. </w:t>
      </w:r>
      <w:r w:rsidRPr="00D308CA">
        <w:rPr>
          <w:i/>
          <w:iCs/>
        </w:rPr>
        <w:t>arXiv</w:t>
      </w:r>
      <w:r w:rsidRPr="00132548">
        <w:t>. Available at: http://arxiv.org/abs/1602.05629 (Accessed: 22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Birmingham: Packt Publishing Limited.</w:t>
      </w:r>
    </w:p>
    <w:p w14:paraId="3702A3BF" w14:textId="77777777" w:rsidR="003B5FE2" w:rsidRPr="00132548" w:rsidRDefault="003B5FE2" w:rsidP="003B5FE2">
      <w:pPr>
        <w:pStyle w:val="References"/>
      </w:pPr>
      <w:r w:rsidRPr="00A465B2">
        <w:t xml:space="preserve">OpenMined (2019) </w:t>
      </w:r>
      <w:r w:rsidRPr="00A465B2">
        <w:rPr>
          <w:i/>
          <w:iCs/>
        </w:rPr>
        <w:t>OpenMined/PySyft</w:t>
      </w:r>
      <w:r w:rsidRPr="00A465B2">
        <w:t>. GitHub. Available at: https://github.com/OpenMined/PySyft (Accessed: 12 June 2024).</w:t>
      </w:r>
    </w:p>
    <w:p w14:paraId="7B509E17" w14:textId="77777777"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r w:rsidRPr="00A465B2">
        <w:rPr>
          <w:i/>
          <w:iCs/>
        </w:rPr>
        <w:t>arXiv</w:t>
      </w:r>
      <w:r w:rsidRPr="00132548">
        <w:t>. Available at: http://arxiv.org/abs/2010.09687 (Accessed: 28 July 2024).</w:t>
      </w:r>
    </w:p>
    <w:p w14:paraId="5ECDD20A" w14:textId="77777777" w:rsidR="003B5FE2" w:rsidRPr="00132548" w:rsidRDefault="003B5FE2" w:rsidP="003B5FE2">
      <w:pPr>
        <w:pStyle w:val="References"/>
      </w:pPr>
      <w:r w:rsidRPr="00132548">
        <w:t xml:space="preserve">Pfitzner, B., Steckhan, N. and Arnrich,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w:t>
      </w:r>
      <w:r w:rsidRPr="00132548">
        <w:lastRenderedPageBreak/>
        <w:t xml:space="preserve">review’, </w:t>
      </w:r>
      <w:r w:rsidRPr="00132548">
        <w:rPr>
          <w:i/>
          <w:iCs/>
        </w:rPr>
        <w:t>International Journal of Machine Learning and Cybernetics</w:t>
      </w:r>
      <w:r w:rsidRPr="00132548">
        <w:t xml:space="preserve"> [Preprint]. Available at: https://doi.org/10.1007/s13042-024-02234-z.</w:t>
      </w:r>
    </w:p>
    <w:p w14:paraId="144FECC1" w14:textId="77777777" w:rsidR="003B5FE2" w:rsidRPr="00132548" w:rsidRDefault="003B5FE2" w:rsidP="003B5FE2">
      <w:pPr>
        <w:pStyle w:val="References"/>
      </w:pPr>
      <w:r w:rsidRPr="00132548">
        <w:t>Roth, H.R., Cheng, Y., Wen, Y., Yang, I., Xu, Z., Hsieh, Y.-T., Kersten, K., Harouni, A., Zhao, C., Lu, K., Zhang, Z., Li, W., Myronenko, A., Yang, D., Yang, S., Rieke, N., Quraini, A., Chen, C., Xu, D., Ma, N., Dogra, P., Flores, M. and Feng, A. (2022) ‘NVIDIA FLARE: Federated Learning from Simulation to Real-World’.</w:t>
      </w:r>
      <w:r>
        <w:t xml:space="preserve"> </w:t>
      </w:r>
      <w:r w:rsidRPr="00391106">
        <w:rPr>
          <w:i/>
          <w:iCs/>
        </w:rPr>
        <w:t>arXiv</w:t>
      </w:r>
      <w:r>
        <w:rPr>
          <w:i/>
          <w:iCs/>
        </w:rPr>
        <w:t>.</w:t>
      </w:r>
      <w:r w:rsidRPr="00132548">
        <w:t xml:space="preserve"> Available at: https://doi.org/10.48550/arXiv.2210.13291.</w:t>
      </w:r>
    </w:p>
    <w:p w14:paraId="593A7357" w14:textId="77777777" w:rsidR="003B5FE2" w:rsidRPr="00132548" w:rsidRDefault="003B5FE2" w:rsidP="003B5FE2">
      <w:pPr>
        <w:pStyle w:val="References"/>
      </w:pPr>
      <w:r w:rsidRPr="00132548">
        <w:t xml:space="preserve">Sabuhi, M., Musilek, P. and Bezemer,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77777777" w:rsidR="003B5FE2" w:rsidRPr="00835231" w:rsidRDefault="003B5FE2" w:rsidP="003B5FE2">
      <w:pPr>
        <w:pStyle w:val="References"/>
      </w:pPr>
      <w:r w:rsidRPr="00835231">
        <w:t xml:space="preserve">TensorFlow Datasets (2010) </w:t>
      </w:r>
      <w:r w:rsidRPr="00835231">
        <w:rPr>
          <w:i/>
          <w:iCs/>
        </w:rPr>
        <w:t>mnist | TensorFlow Datasets</w:t>
      </w:r>
      <w:r w:rsidRPr="00835231">
        <w:t xml:space="preserve">. [online] TensorFlow. Available at: </w:t>
      </w:r>
      <w:hyperlink r:id="rId75" w:tgtFrame="_new" w:history="1">
        <w:r w:rsidRPr="00835231">
          <w:rPr>
            <w:rStyle w:val="Hyperlink"/>
            <w:noProof w:val="0"/>
            <w:color w:val="auto"/>
            <w:u w:val="none"/>
          </w:rPr>
          <w:t>https://www.tensorflow.org/datasets/catalog/mnist</w:t>
        </w:r>
      </w:hyperlink>
      <w:r w:rsidRPr="00835231">
        <w:t>.</w:t>
      </w:r>
    </w:p>
    <w:p w14:paraId="52D34DD3" w14:textId="77777777" w:rsidR="003B5FE2" w:rsidRPr="00835231" w:rsidRDefault="003B5FE2" w:rsidP="003B5FE2">
      <w:pPr>
        <w:pStyle w:val="References"/>
      </w:pPr>
      <w:r w:rsidRPr="00835231">
        <w:t xml:space="preserve">TensorFlow Federated (2024) </w:t>
      </w:r>
      <w:r w:rsidRPr="00835231">
        <w:rPr>
          <w:i/>
          <w:iCs/>
        </w:rPr>
        <w:t>google-parfait/tensorflow-federated</w:t>
      </w:r>
      <w:r w:rsidRPr="00835231">
        <w:t xml:space="preserve">. GitHub. Available at: </w:t>
      </w:r>
      <w:hyperlink r:id="rId76" w:tgtFrame="_new" w:history="1">
        <w:r w:rsidRPr="00835231">
          <w:rPr>
            <w:rStyle w:val="Hyperlink"/>
            <w:noProof w:val="0"/>
            <w:color w:val="auto"/>
            <w:u w:val="none"/>
          </w:rPr>
          <w:t>https://github.com/google-parfait/tensorflow-federated</w:t>
        </w:r>
      </w:hyperlink>
      <w:r w:rsidRPr="00835231">
        <w:t xml:space="preserve"> (Accessed: 12 June 2024).</w:t>
      </w:r>
    </w:p>
    <w:p w14:paraId="0F5D85F3" w14:textId="77777777" w:rsidR="003B5FE2" w:rsidRPr="00132548" w:rsidRDefault="003B5FE2" w:rsidP="003B5FE2">
      <w:pPr>
        <w:pStyle w:val="References"/>
      </w:pPr>
      <w:r w:rsidRPr="00132548">
        <w:t xml:space="preserve">Wang, H., Yurochkin, M., Sun, Y., Papailiopoulos, D. and Khazaeni, Y. (2020) ‘Federated Learning with Matched Averaging’. </w:t>
      </w:r>
      <w:r w:rsidRPr="00337716">
        <w:rPr>
          <w:i/>
          <w:iCs/>
        </w:rPr>
        <w:t>arXiv</w:t>
      </w:r>
      <w:r w:rsidRPr="00132548">
        <w:t>. Available at: http://arxiv.org/abs/2002.06440 (Accessed: 25 July 2024).</w:t>
      </w:r>
    </w:p>
    <w:p w14:paraId="11E87D24" w14:textId="77777777" w:rsidR="003B5FE2" w:rsidRDefault="003B5FE2" w:rsidP="003B5FE2">
      <w:pPr>
        <w:pStyle w:val="References"/>
      </w:pPr>
      <w:r w:rsidRPr="00132548">
        <w:t xml:space="preserve">Wang, Z., Fan, X., Peng, Z., Li, X., Yang, Ziqi, Feng, M., Yang, Zhicheng, Liu, X. and Wang, C. (2023) ‘FLGo: A Fully Customizable Federated Learning Platform’. </w:t>
      </w:r>
      <w:r w:rsidRPr="00391106">
        <w:rPr>
          <w:i/>
          <w:iCs/>
        </w:rPr>
        <w:t>arXiv</w:t>
      </w:r>
      <w:r w:rsidRPr="00132548">
        <w:t>. Available at: http://arxiv.org/abs/2306.12079 (Accessed: 22 July 2024).</w:t>
      </w:r>
    </w:p>
    <w:p w14:paraId="1F159AF5" w14:textId="77777777" w:rsidR="003B5FE2" w:rsidRPr="006C5DAF" w:rsidRDefault="00000000" w:rsidP="003B5FE2">
      <w:pPr>
        <w:pStyle w:val="References"/>
      </w:pPr>
      <w:hyperlink r:id="rId77"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78" w:tgtFrame="_new" w:history="1">
        <w:r w:rsidR="003B5FE2" w:rsidRPr="006C5DAF">
          <w:rPr>
            <w:rStyle w:val="Hyperlink"/>
            <w:noProof w:val="0"/>
            <w:color w:val="auto"/>
            <w:u w:val="none"/>
          </w:rPr>
          <w:t>https://www.youtube.com/watch?v=aTj4AqbCWEA</w:t>
        </w:r>
      </w:hyperlink>
      <w:r w:rsidR="003B5FE2" w:rsidRPr="006C5DAF">
        <w:t xml:space="preserve"> (Accessed: 10 May 2024).</w:t>
      </w:r>
    </w:p>
    <w:p w14:paraId="1AE66A6B" w14:textId="77777777" w:rsidR="003B5FE2" w:rsidRPr="006C5DAF" w:rsidRDefault="00000000" w:rsidP="003B5FE2">
      <w:pPr>
        <w:pStyle w:val="References"/>
      </w:pPr>
      <w:hyperlink r:id="rId79"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0" w:tgtFrame="_new" w:history="1">
        <w:r w:rsidR="003B5FE2" w:rsidRPr="006C5DAF">
          <w:rPr>
            <w:rStyle w:val="Hyperlink"/>
            <w:noProof w:val="0"/>
            <w:color w:val="auto"/>
            <w:u w:val="none"/>
          </w:rPr>
          <w:t>https://www.youtube.com/watch?v=FrgVummLNbU</w:t>
        </w:r>
      </w:hyperlink>
      <w:r w:rsidR="003B5FE2" w:rsidRPr="006C5DAF">
        <w:t xml:space="preserve"> (Accessed: 10 May 2024).</w:t>
      </w:r>
    </w:p>
    <w:p w14:paraId="148D544E" w14:textId="77777777" w:rsidR="003B5FE2" w:rsidRPr="006C5DAF" w:rsidRDefault="00000000"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2" w:tgtFrame="_new" w:history="1">
        <w:r w:rsidR="003B5FE2" w:rsidRPr="006C5DAF">
          <w:rPr>
            <w:rStyle w:val="Hyperlink"/>
            <w:noProof w:val="0"/>
            <w:color w:val="auto"/>
            <w:u w:val="none"/>
          </w:rPr>
          <w:t>https://www.youtube.com/watch?v=vErRPw0Rasw</w:t>
        </w:r>
      </w:hyperlink>
      <w:r w:rsidR="003B5FE2" w:rsidRPr="006C5DAF">
        <w:t xml:space="preserve"> (Accessed: 31 Aug. 2024).</w:t>
      </w:r>
    </w:p>
    <w:p w14:paraId="0CE7E81D" w14:textId="77777777" w:rsidR="003B5FE2" w:rsidRPr="00132548" w:rsidRDefault="003B5FE2" w:rsidP="003B5FE2">
      <w:pPr>
        <w:pStyle w:val="References"/>
      </w:pPr>
      <w:r w:rsidRPr="00132548">
        <w:t xml:space="preserve">Yan, P., Long, G., Jiang, J. and Blumenstein, M. (2024) ‘Personalized Interpretation on Federated Learning: A Virtual Concepts approach’. </w:t>
      </w:r>
      <w:r w:rsidRPr="0099546C">
        <w:rPr>
          <w:i/>
          <w:iCs/>
        </w:rPr>
        <w:t>arXiv</w:t>
      </w:r>
      <w:r w:rsidRPr="00132548">
        <w:t>. Available at: http://arxiv.org/abs/2406.19631 (Accessed: 2 September 2024).</w:t>
      </w:r>
    </w:p>
    <w:p w14:paraId="37C067B8" w14:textId="77777777" w:rsidR="003B5FE2" w:rsidRPr="00132548" w:rsidRDefault="003B5FE2" w:rsidP="003B5FE2">
      <w:pPr>
        <w:pStyle w:val="References"/>
      </w:pPr>
      <w:r w:rsidRPr="00132548">
        <w:t xml:space="preserve">Yang, Q., Liu, Y., Chen, T. and Tong, Y. (2019) ‘Federated Machine Learning: Concept and Applications’. </w:t>
      </w:r>
      <w:r w:rsidRPr="0099546C">
        <w:rPr>
          <w:i/>
          <w:iCs/>
        </w:rPr>
        <w:t>arXiv</w:t>
      </w:r>
      <w:r w:rsidRPr="00132548">
        <w:t>. Available at: http://arxiv.org/abs/1902.04885 (Accessed: 20 July 2024).</w:t>
      </w:r>
    </w:p>
    <w:p w14:paraId="6B57C6BF" w14:textId="77777777"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r w:rsidRPr="0099546C">
        <w:rPr>
          <w:i/>
          <w:iCs/>
        </w:rPr>
        <w:t>arXiv</w:t>
      </w:r>
      <w:r w:rsidRPr="00132548">
        <w:t>. Available at: http://arxiv.org/abs/2002.09843 (Accessed: 20 July 2024).</w:t>
      </w:r>
    </w:p>
    <w:p w14:paraId="2170837A" w14:textId="77777777" w:rsidR="003B5FE2" w:rsidRPr="00132548" w:rsidRDefault="003B5FE2" w:rsidP="003B5FE2">
      <w:pPr>
        <w:pStyle w:val="References"/>
      </w:pPr>
      <w:r w:rsidRPr="00132548">
        <w:lastRenderedPageBreak/>
        <w:t xml:space="preserve">Zadeh, et al. (2024) ‘Integrating AI for Agile Project Management: Innovations, Challenges, and Benefits’, </w:t>
      </w:r>
      <w:r w:rsidRPr="00132548">
        <w:rPr>
          <w:i/>
          <w:iCs/>
        </w:rPr>
        <w:t>International Journal of Industrial Engineering</w:t>
      </w:r>
      <w:r w:rsidRPr="00132548">
        <w:t xml:space="preserve"> [Preprint].</w:t>
      </w:r>
    </w:p>
    <w:p w14:paraId="74709CFC" w14:textId="77777777" w:rsidR="003B5FE2" w:rsidRPr="00132548" w:rsidRDefault="003B5FE2" w:rsidP="003B5FE2">
      <w:pPr>
        <w:pStyle w:val="References"/>
      </w:pPr>
      <w:r w:rsidRPr="00132548">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7777777" w:rsidR="003B5FE2" w:rsidRPr="00132548" w:rsidRDefault="003B5FE2" w:rsidP="003B5FE2">
      <w:pPr>
        <w:pStyle w:val="References"/>
      </w:pPr>
      <w:r w:rsidRPr="00132548">
        <w:t xml:space="preserve">Ziller, A., Trask, A., Lopardo, A., Szymkow, B., Wagner, B., Bluemke, E., Nounahon, J.-M., Passerat-Palmbach, J., Prakash, K., Rose, N., Ryffel, T., Reza, Z.N. and Kaissis, G. (2021) ‘PySyft: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4674BF56" w14:textId="6DC61D59" w:rsidR="0083417A" w:rsidRPr="00932A84" w:rsidRDefault="003B5FE2" w:rsidP="00932A84">
      <w:r>
        <w:fldChar w:fldCharType="end"/>
      </w:r>
    </w:p>
    <w:p w14:paraId="056A1587" w14:textId="77777777" w:rsidR="00042F6D" w:rsidRDefault="00042F6D" w:rsidP="00102E46">
      <w:pPr>
        <w:pStyle w:val="Heading1"/>
      </w:pPr>
      <w:bookmarkStart w:id="84" w:name="_Toc177563413"/>
      <w:r>
        <w:t>10.</w:t>
      </w:r>
      <w:r>
        <w:tab/>
        <w:t>Annex</w:t>
      </w:r>
      <w:bookmarkEnd w:id="84"/>
    </w:p>
    <w:p w14:paraId="1B39C983" w14:textId="77777777" w:rsidR="00755453" w:rsidRDefault="00755453" w:rsidP="00755453">
      <w:r w:rsidRPr="007C0EC8">
        <w:t>(</w:t>
      </w:r>
      <w:proofErr w:type="spellStart"/>
      <w:r w:rsidRPr="007C0EC8">
        <w:t>JoseRicoCct</w:t>
      </w:r>
      <w:proofErr w:type="spellEnd"/>
      <w:r w:rsidRPr="007C0EC8">
        <w:t>, 2024)</w:t>
      </w:r>
    </w:p>
    <w:p w14:paraId="12F47112" w14:textId="77777777" w:rsidR="00755453" w:rsidRDefault="00755453" w:rsidP="00755453"/>
    <w:p w14:paraId="46A28825" w14:textId="77777777" w:rsidR="00755453" w:rsidRPr="00A75AA4" w:rsidRDefault="00755453" w:rsidP="00755453">
      <w:r>
        <w:t xml:space="preserve">GitHub link: </w:t>
      </w:r>
      <w:r w:rsidRPr="00313DD8">
        <w:t>https://github.com/JoseRicoCct/Capstone_MScData_Sept23_SB</w:t>
      </w:r>
    </w:p>
    <w:p w14:paraId="305A81FE" w14:textId="77777777" w:rsidR="00755453" w:rsidRPr="00755453" w:rsidRDefault="00755453" w:rsidP="00755453"/>
    <w:p w14:paraId="14AFC494" w14:textId="3DEF5132" w:rsidR="00042F6D" w:rsidRDefault="00042F6D" w:rsidP="00102E46">
      <w:pPr>
        <w:pStyle w:val="Heading2"/>
      </w:pPr>
      <w:bookmarkStart w:id="85" w:name="_Toc177563414"/>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563415"/>
      <w:r>
        <w:t>10.</w:t>
      </w:r>
      <w:r w:rsidR="00416BF1">
        <w:t>1</w:t>
      </w:r>
      <w:r>
        <w:t>.1.</w:t>
      </w:r>
      <w:r>
        <w:tab/>
      </w:r>
      <w:proofErr w:type="spellStart"/>
      <w:r>
        <w:t>PySyft</w:t>
      </w:r>
      <w:bookmarkEnd w:id="86"/>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7" w:name="_Toc177563416"/>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w:t>
      </w:r>
      <w:r>
        <w:lastRenderedPageBreak/>
        <w:t xml:space="preserve">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563417"/>
      <w:r>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w:t>
      </w:r>
      <w:r>
        <w:lastRenderedPageBreak/>
        <w:t>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50CF7756" w:rsidR="00042F6D" w:rsidRDefault="00042F6D" w:rsidP="00102E46">
      <w:pPr>
        <w:pStyle w:val="Heading3"/>
      </w:pPr>
      <w:bookmarkStart w:id="90" w:name="_Toc177563418"/>
      <w:r>
        <w:t>10.</w:t>
      </w:r>
      <w:r w:rsidR="00416BF1">
        <w:t>1</w:t>
      </w:r>
      <w:r>
        <w:t>.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563419"/>
      <w:r>
        <w:t>10.</w:t>
      </w:r>
      <w:r w:rsidR="00416BF1">
        <w:t>1</w:t>
      </w:r>
      <w:r>
        <w:t>.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72B65B45" w14:textId="787D02D6" w:rsidR="00416BF1" w:rsidRDefault="00416BF1" w:rsidP="00416BF1">
      <w:pPr>
        <w:pStyle w:val="Heading2"/>
      </w:pPr>
      <w:bookmarkStart w:id="92" w:name="_Toc177563420"/>
      <w:r>
        <w:t>10.2.</w:t>
      </w:r>
      <w:r>
        <w:tab/>
      </w:r>
      <w:r w:rsidR="00F411DB">
        <w:t>Cross-Client Horizontal FL Server Implementation</w:t>
      </w:r>
      <w:bookmarkEnd w:id="92"/>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lastRenderedPageBreak/>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514DCC7B" w:rsidR="0053719F" w:rsidRDefault="0053719F" w:rsidP="0053719F">
      <w:pPr>
        <w:pStyle w:val="BodyText"/>
      </w:pPr>
      <w:r>
        <w:t>More pragmatic and visual instructions</w:t>
      </w:r>
      <w:r w:rsidR="005360E9">
        <w:t xml:space="preserve"> on the GitHub </w:t>
      </w:r>
      <w:r w:rsidR="00062195">
        <w:t>FL server directory (</w:t>
      </w:r>
      <w:proofErr w:type="spellStart"/>
      <w:r w:rsidR="00062195" w:rsidRPr="00752D92">
        <w:t>JoseRicoCct</w:t>
      </w:r>
      <w:proofErr w:type="spellEnd"/>
      <w:r w:rsidR="00062195">
        <w:t>,</w:t>
      </w:r>
      <w:r w:rsidR="00062195" w:rsidRPr="00752D92">
        <w:t xml:space="preserve"> 2024f)</w:t>
      </w:r>
      <w:r w:rsidR="00062195">
        <w:t xml:space="preserve">, also an illustrative video was recorded to </w:t>
      </w:r>
      <w:r w:rsidR="0009380A">
        <w:t>demonstrate how the FL operates (</w:t>
      </w:r>
      <w:hyperlink r:id="rId83"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7B8FCBA3" w14:textId="4CCBB89D" w:rsidR="004C6FDF" w:rsidRDefault="004C6FDF" w:rsidP="004C6FDF">
      <w:pPr>
        <w:pStyle w:val="Heading3"/>
      </w:pPr>
      <w:bookmarkStart w:id="93" w:name="_Toc177563421"/>
      <w:r>
        <w:t>10.2.1.</w:t>
      </w:r>
      <w:r>
        <w:tab/>
      </w:r>
      <w:r w:rsidR="005732FD">
        <w:t>FL Server Functions Explained</w:t>
      </w:r>
      <w:bookmarkEnd w:id="93"/>
    </w:p>
    <w:p w14:paraId="581F839E" w14:textId="0EFCABE7" w:rsidR="009E6185" w:rsidRDefault="009E6185" w:rsidP="005732FD">
      <w:pPr>
        <w:pStyle w:val="BodyText"/>
      </w:pPr>
      <w:r w:rsidRPr="009E6185">
        <w:t xml:space="preserve">In this section, further details are provided as a continuation of what was previously presented in Section 6.3. The three tables below offer a breakdown of the main components: Table 10.2.1 summariz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1E49657A" w:rsidR="00223189" w:rsidRPr="00B52E4F" w:rsidRDefault="00223189" w:rsidP="00223189">
      <w:pPr>
        <w:pStyle w:val="Captions"/>
      </w:pPr>
      <w:r w:rsidRPr="00223189">
        <w:rPr>
          <w:noProof/>
        </w:rPr>
        <w:lastRenderedPageBreak/>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br/>
      </w:r>
      <w:r w:rsidRPr="00223189">
        <w:rPr>
          <w:noProof/>
        </w:rPr>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541C27E2" w14:textId="73EC6EC1" w:rsidR="007B1B7E" w:rsidRPr="009E6185" w:rsidRDefault="007B1B7E" w:rsidP="007B1B7E">
      <w:pPr>
        <w:pStyle w:val="Captions"/>
      </w:pPr>
    </w:p>
    <w:p w14:paraId="11771644" w14:textId="77777777" w:rsidR="005732FD" w:rsidRPr="005732FD" w:rsidRDefault="005732FD" w:rsidP="005732FD"/>
    <w:p w14:paraId="7EE40D50" w14:textId="503F2BCC" w:rsidR="00416BF1" w:rsidRDefault="00416BF1" w:rsidP="00416BF1">
      <w:pPr>
        <w:pStyle w:val="Heading2"/>
      </w:pPr>
      <w:bookmarkStart w:id="94" w:name="_Toc177563422"/>
      <w:r>
        <w:t>10.3.</w:t>
      </w:r>
      <w:r>
        <w:tab/>
      </w:r>
      <w:r w:rsidR="00906F40">
        <w:t>Data Distribution</w:t>
      </w:r>
      <w:bookmarkEnd w:id="94"/>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5" w:name="_Toc177563423"/>
      <w:r>
        <w:t>10.3.</w:t>
      </w:r>
      <w:r w:rsidR="006B1F5C">
        <w:t>1.</w:t>
      </w:r>
      <w:r>
        <w:tab/>
      </w:r>
      <w:r w:rsidR="006B1F5C">
        <w:t>Technological Data</w:t>
      </w:r>
      <w:bookmarkEnd w:id="95"/>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lastRenderedPageBreak/>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0F9BF65A">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lastRenderedPageBreak/>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1A35737B">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4570FA0C">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6" w:name="_Toc177563424"/>
      <w:r>
        <w:lastRenderedPageBreak/>
        <w:t>10.3.2.</w:t>
      </w:r>
      <w:r>
        <w:tab/>
        <w:t>Medical Data</w:t>
      </w:r>
      <w:bookmarkEnd w:id="96"/>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50A17C79" w:rsidR="00960283" w:rsidRPr="00F04FFC"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ung</w:t>
      </w:r>
      <w:r w:rsidR="005C6999" w:rsidRPr="005C6999">
        <w:rPr>
          <w:noProof/>
        </w:rPr>
        <w:t xml:space="preserve"> and </w:t>
      </w:r>
      <w:r w:rsidR="005C6999" w:rsidRPr="00D526E3">
        <w:rPr>
          <w:i/>
          <w:iCs/>
          <w:noProof/>
        </w:rPr>
        <w:t>not l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4F47373A" w14:textId="77777777" w:rsidR="00BC4D13" w:rsidRPr="00BC4D13" w:rsidRDefault="00BC4D13" w:rsidP="00BC4D13"/>
    <w:p w14:paraId="59ED125A" w14:textId="4EDF2E3C" w:rsidR="00906F40" w:rsidRDefault="00906F40" w:rsidP="00906F40">
      <w:pPr>
        <w:pStyle w:val="Heading2"/>
      </w:pPr>
      <w:bookmarkStart w:id="97" w:name="_Toc177563425"/>
      <w:r>
        <w:t>10.4.</w:t>
      </w:r>
      <w:r>
        <w:tab/>
        <w:t>Results</w:t>
      </w:r>
      <w:bookmarkEnd w:id="97"/>
    </w:p>
    <w:p w14:paraId="4E53A2FB" w14:textId="741730C5"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th, 2024 (</w:t>
      </w:r>
      <w:hyperlink r:id="rId95"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4F82A354" w:rsidR="00765B9B" w:rsidRPr="00DE39A5" w:rsidRDefault="0010651D" w:rsidP="001D2E0C">
      <w:pPr>
        <w:pStyle w:val="Captions"/>
      </w:pPr>
      <w:r>
        <w:rPr>
          <w:noProof/>
          <w14:ligatures w14:val="standardContextual"/>
        </w:rPr>
        <w:lastRenderedPageBreak/>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6">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7A4A92E3" w14:textId="77777777" w:rsidR="00DD5CD5" w:rsidRPr="00DD5CD5" w:rsidRDefault="00DD5CD5" w:rsidP="00DD5CD5"/>
    <w:p w14:paraId="54CCD1C0" w14:textId="239C989D" w:rsidR="00921B67" w:rsidRDefault="00921B67" w:rsidP="00921B67">
      <w:pPr>
        <w:pStyle w:val="Heading3"/>
      </w:pPr>
      <w:bookmarkStart w:id="98" w:name="_Toc177563426"/>
      <w:r>
        <w:t>10.4.1.</w:t>
      </w:r>
      <w:r>
        <w:tab/>
      </w:r>
      <w:r w:rsidR="002F14C8" w:rsidRPr="002F14C8">
        <w:t>Technological IID</w:t>
      </w:r>
      <w:bookmarkEnd w:id="98"/>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3A3B74DE" w14:textId="3575A398" w:rsidR="002D702E" w:rsidRPr="00A600AB" w:rsidRDefault="002D702E" w:rsidP="00A600AB">
      <w:pPr>
        <w:pStyle w:val="Captions"/>
      </w:pPr>
      <w:r>
        <w:rPr>
          <w:noProof/>
        </w:rPr>
        <w:lastRenderedPageBreak/>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br/>
      </w:r>
      <w:r>
        <w:br/>
      </w:r>
      <w:r w:rsidRPr="00A600AB">
        <w:rPr>
          <w:noProof/>
        </w:rPr>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98">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50979714" w14:textId="4ADB53E0" w:rsidR="00921B67" w:rsidRDefault="00921B67" w:rsidP="00921B67">
      <w:pPr>
        <w:pStyle w:val="Heading3"/>
      </w:pPr>
      <w:bookmarkStart w:id="99" w:name="_Toc177563427"/>
      <w:r>
        <w:t>10.4.2.</w:t>
      </w:r>
      <w:r>
        <w:tab/>
      </w:r>
      <w:r w:rsidR="002F14C8" w:rsidRPr="002F14C8">
        <w:t xml:space="preserve">Technological </w:t>
      </w:r>
      <w:r w:rsidR="002F14C8">
        <w:t>N</w:t>
      </w:r>
      <w:r w:rsidR="002F14C8" w:rsidRPr="002F14C8">
        <w:t>on-IID</w:t>
      </w:r>
      <w:bookmarkEnd w:id="99"/>
    </w:p>
    <w:p w14:paraId="58125DFA" w14:textId="660EF76D" w:rsidR="006626CA" w:rsidRDefault="006626CA" w:rsidP="006626CA">
      <w:pPr>
        <w:pStyle w:val="BodyText"/>
      </w:pPr>
      <w:r>
        <w:t>The calculations and results for this scenario are depicted in Figure 10.4.2 and Table 10.4.2, respectively.</w:t>
      </w:r>
    </w:p>
    <w:p w14:paraId="347DC38B" w14:textId="17B59FA7" w:rsidR="00CB3793" w:rsidRDefault="00CB3793" w:rsidP="00CB3793">
      <w:pPr>
        <w:pStyle w:val="Captions"/>
      </w:pPr>
      <w:r>
        <w:rPr>
          <w:noProof/>
        </w:rPr>
        <w:lastRenderedPageBreak/>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rPr>
          <w:noProof/>
        </w:rPr>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0" w:name="_Toc177563428"/>
      <w:r>
        <w:t>10.4.3.</w:t>
      </w:r>
      <w:r>
        <w:tab/>
        <w:t>Medical</w:t>
      </w:r>
      <w:r w:rsidRPr="002F14C8">
        <w:t xml:space="preserve"> IID</w:t>
      </w:r>
      <w:bookmarkEnd w:id="100"/>
    </w:p>
    <w:p w14:paraId="40D0904F" w14:textId="193B0C09" w:rsidR="006626CA"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4D0DA574" w14:textId="51D381E5" w:rsidR="00172D01" w:rsidRPr="004456B7" w:rsidRDefault="00172D01" w:rsidP="00172D01">
      <w:pPr>
        <w:pStyle w:val="Captions"/>
      </w:pPr>
      <w:r>
        <w:rPr>
          <w:noProof/>
        </w:rPr>
        <w:lastRenderedPageBreak/>
        <w:drawing>
          <wp:inline distT="0" distB="0" distL="0" distR="0" wp14:anchorId="7371B889" wp14:editId="29DE5C6B">
            <wp:extent cx="4586242" cy="6373091"/>
            <wp:effectExtent l="0" t="0" r="5080" b="8890"/>
            <wp:docPr id="1004012898" name="Picture 1"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12898" name="Picture 1" descr="A screenshot of a math program&#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4594171" cy="6384110"/>
                    </a:xfrm>
                    <a:prstGeom prst="rect">
                      <a:avLst/>
                    </a:prstGeom>
                  </pic:spPr>
                </pic:pic>
              </a:graphicData>
            </a:graphic>
          </wp:inline>
        </w:drawing>
      </w:r>
      <w:r w:rsidRPr="00172D01">
        <w:drawing>
          <wp:inline distT="0" distB="0" distL="0" distR="0" wp14:anchorId="3A2B13B8" wp14:editId="743FBB5A">
            <wp:extent cx="6120130" cy="820420"/>
            <wp:effectExtent l="0" t="0" r="0" b="0"/>
            <wp:docPr id="267396540"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96540" name="Picture 2" descr="A table with numbers and tex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p>
    <w:p w14:paraId="76CD660A" w14:textId="77777777" w:rsidR="006626CA" w:rsidRPr="006626CA" w:rsidRDefault="006626CA" w:rsidP="006626CA"/>
    <w:p w14:paraId="4A0B8DD4" w14:textId="0142111F" w:rsidR="002F14C8" w:rsidRDefault="002F14C8" w:rsidP="002F14C8">
      <w:pPr>
        <w:pStyle w:val="Heading3"/>
      </w:pPr>
      <w:bookmarkStart w:id="101" w:name="_Toc177563429"/>
      <w:r>
        <w:t>10.4.4.</w:t>
      </w:r>
      <w:r>
        <w:tab/>
        <w:t>Medical N</w:t>
      </w:r>
      <w:r w:rsidRPr="002F14C8">
        <w:t>on-IID</w:t>
      </w:r>
      <w:bookmarkEnd w:id="101"/>
    </w:p>
    <w:p w14:paraId="663201DB" w14:textId="675FB9E5" w:rsidR="006626CA" w:rsidRDefault="006626CA" w:rsidP="006626CA">
      <w:pPr>
        <w:pStyle w:val="BodyText"/>
      </w:pPr>
      <w:r>
        <w:t>The calculations and results for this scenario are depicted in Figure 10.4.4 and Table 10.4.4, respectively.</w:t>
      </w:r>
    </w:p>
    <w:p w14:paraId="7C040FC2" w14:textId="55E7F17F" w:rsidR="00775EC4" w:rsidRDefault="00775EC4" w:rsidP="00775EC4">
      <w:pPr>
        <w:pStyle w:val="Captions"/>
      </w:pPr>
      <w:r>
        <w:rPr>
          <w:noProof/>
        </w:rPr>
        <w:lastRenderedPageBreak/>
        <w:drawing>
          <wp:inline distT="0" distB="0" distL="0" distR="0" wp14:anchorId="120E2E62" wp14:editId="0F0FFE40">
            <wp:extent cx="4686961" cy="6740237"/>
            <wp:effectExtent l="0" t="0" r="0" b="3810"/>
            <wp:docPr id="970421454" name="Picture 3"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1454" name="Picture 3" descr="A screenshot of a math proble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691460" cy="6746707"/>
                    </a:xfrm>
                    <a:prstGeom prst="rect">
                      <a:avLst/>
                    </a:prstGeom>
                  </pic:spPr>
                </pic:pic>
              </a:graphicData>
            </a:graphic>
          </wp:inline>
        </w:drawing>
      </w:r>
      <w:r>
        <w:br/>
      </w:r>
      <w:r w:rsidR="007330DA" w:rsidRPr="007330DA">
        <w:t>Figure 10.4.4. Cumulative accuracy and loss calculations for the medical non-IID scenario</w:t>
      </w:r>
      <w:r w:rsidR="007330DA">
        <w:t>.</w:t>
      </w:r>
      <w:r>
        <w:br/>
      </w:r>
      <w:r w:rsidRPr="00775EC4">
        <w:drawing>
          <wp:inline distT="0" distB="0" distL="0" distR="0" wp14:anchorId="573DF01F" wp14:editId="110FF3A1">
            <wp:extent cx="6120130" cy="820420"/>
            <wp:effectExtent l="0" t="0" r="0" b="0"/>
            <wp:docPr id="84276833" name="Picture 4" descr="A group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6833" name="Picture 4" descr="A group of numbers on a white background&#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7330DA">
        <w:br/>
      </w:r>
      <w:r w:rsidR="007330DA" w:rsidRPr="007330DA">
        <w:t>Table 10.4.4. Client and global metrics for accuracy and loss in the medical non-IID scenario.</w:t>
      </w:r>
      <w:r w:rsidR="007330DA">
        <w:br/>
      </w:r>
    </w:p>
    <w:p w14:paraId="06402758" w14:textId="77777777" w:rsidR="006626CA" w:rsidRPr="006626CA" w:rsidRDefault="006626CA" w:rsidP="006626CA"/>
    <w:p w14:paraId="30FDA66A" w14:textId="77777777" w:rsidR="002F14C8" w:rsidRPr="002F14C8" w:rsidRDefault="002F14C8" w:rsidP="002F14C8"/>
    <w:p w14:paraId="7D26CE7F" w14:textId="77777777" w:rsidR="00921B67" w:rsidRPr="00921B67" w:rsidRDefault="00921B67" w:rsidP="00921B67"/>
    <w:p w14:paraId="71F4DDC7" w14:textId="77777777" w:rsidR="00906F40" w:rsidRPr="00906F40" w:rsidRDefault="00906F40" w:rsidP="00906F40"/>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FF63CE" w14:textId="77777777" w:rsidR="00971988" w:rsidRDefault="00971988" w:rsidP="0010394F">
      <w:r>
        <w:separator/>
      </w:r>
    </w:p>
  </w:endnote>
  <w:endnote w:type="continuationSeparator" w:id="0">
    <w:p w14:paraId="56DB20B9" w14:textId="77777777" w:rsidR="00971988" w:rsidRDefault="00971988"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626AA0" w14:textId="77777777" w:rsidR="00971988" w:rsidRDefault="00971988" w:rsidP="0010394F">
      <w:r>
        <w:separator/>
      </w:r>
    </w:p>
  </w:footnote>
  <w:footnote w:type="continuationSeparator" w:id="0">
    <w:p w14:paraId="4BE4F380" w14:textId="77777777" w:rsidR="00971988" w:rsidRDefault="00971988"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5809"/>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0651D"/>
    <w:rsid w:val="00110151"/>
    <w:rsid w:val="00112275"/>
    <w:rsid w:val="001137F6"/>
    <w:rsid w:val="0011485A"/>
    <w:rsid w:val="00115A5F"/>
    <w:rsid w:val="00116F50"/>
    <w:rsid w:val="001179B6"/>
    <w:rsid w:val="00121AEC"/>
    <w:rsid w:val="001220D6"/>
    <w:rsid w:val="00123369"/>
    <w:rsid w:val="001236FB"/>
    <w:rsid w:val="00126DC7"/>
    <w:rsid w:val="00127567"/>
    <w:rsid w:val="00131AB9"/>
    <w:rsid w:val="00132548"/>
    <w:rsid w:val="00132F59"/>
    <w:rsid w:val="00134CC9"/>
    <w:rsid w:val="00141484"/>
    <w:rsid w:val="0014220C"/>
    <w:rsid w:val="001423CE"/>
    <w:rsid w:val="00143956"/>
    <w:rsid w:val="00145C7E"/>
    <w:rsid w:val="00146588"/>
    <w:rsid w:val="00151313"/>
    <w:rsid w:val="00152110"/>
    <w:rsid w:val="0015770E"/>
    <w:rsid w:val="0016297E"/>
    <w:rsid w:val="001633EF"/>
    <w:rsid w:val="00164830"/>
    <w:rsid w:val="00171D73"/>
    <w:rsid w:val="00172D01"/>
    <w:rsid w:val="00174E8D"/>
    <w:rsid w:val="00177FEA"/>
    <w:rsid w:val="00181311"/>
    <w:rsid w:val="001817D0"/>
    <w:rsid w:val="001832CE"/>
    <w:rsid w:val="00184E1C"/>
    <w:rsid w:val="00187572"/>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6AF"/>
    <w:rsid w:val="001F77D7"/>
    <w:rsid w:val="001F7E36"/>
    <w:rsid w:val="00200342"/>
    <w:rsid w:val="00202537"/>
    <w:rsid w:val="0020689F"/>
    <w:rsid w:val="00207BB8"/>
    <w:rsid w:val="00210EA4"/>
    <w:rsid w:val="00211325"/>
    <w:rsid w:val="00212C8C"/>
    <w:rsid w:val="00214798"/>
    <w:rsid w:val="00216ED6"/>
    <w:rsid w:val="0021787F"/>
    <w:rsid w:val="00217EEC"/>
    <w:rsid w:val="00220269"/>
    <w:rsid w:val="002212E0"/>
    <w:rsid w:val="00223189"/>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5A4"/>
    <w:rsid w:val="002C33AC"/>
    <w:rsid w:val="002C38F5"/>
    <w:rsid w:val="002C6289"/>
    <w:rsid w:val="002C6606"/>
    <w:rsid w:val="002D14C1"/>
    <w:rsid w:val="002D409D"/>
    <w:rsid w:val="002D576D"/>
    <w:rsid w:val="002D6871"/>
    <w:rsid w:val="002D702E"/>
    <w:rsid w:val="002D7F87"/>
    <w:rsid w:val="002E1BDF"/>
    <w:rsid w:val="002E1CDE"/>
    <w:rsid w:val="002E34ED"/>
    <w:rsid w:val="002E38D1"/>
    <w:rsid w:val="002E7818"/>
    <w:rsid w:val="002E7845"/>
    <w:rsid w:val="002F0530"/>
    <w:rsid w:val="002F0818"/>
    <w:rsid w:val="002F098A"/>
    <w:rsid w:val="002F11BB"/>
    <w:rsid w:val="002F13C2"/>
    <w:rsid w:val="002F14C8"/>
    <w:rsid w:val="002F18EA"/>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145D"/>
    <w:rsid w:val="003524A8"/>
    <w:rsid w:val="003619ED"/>
    <w:rsid w:val="00361F4B"/>
    <w:rsid w:val="0036304C"/>
    <w:rsid w:val="00364E7E"/>
    <w:rsid w:val="00365C2B"/>
    <w:rsid w:val="0036759C"/>
    <w:rsid w:val="00371B8D"/>
    <w:rsid w:val="00372AD1"/>
    <w:rsid w:val="00376B5F"/>
    <w:rsid w:val="00377323"/>
    <w:rsid w:val="00377B2B"/>
    <w:rsid w:val="00377D0A"/>
    <w:rsid w:val="00380635"/>
    <w:rsid w:val="0038109C"/>
    <w:rsid w:val="00384991"/>
    <w:rsid w:val="00385B87"/>
    <w:rsid w:val="00385EB1"/>
    <w:rsid w:val="00387142"/>
    <w:rsid w:val="003873EB"/>
    <w:rsid w:val="00390D82"/>
    <w:rsid w:val="00392BB0"/>
    <w:rsid w:val="00392FD9"/>
    <w:rsid w:val="003940E9"/>
    <w:rsid w:val="00394293"/>
    <w:rsid w:val="003954EB"/>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E0336"/>
    <w:rsid w:val="003E22AB"/>
    <w:rsid w:val="003E3B7E"/>
    <w:rsid w:val="003E51D1"/>
    <w:rsid w:val="003E5EEA"/>
    <w:rsid w:val="003F2B22"/>
    <w:rsid w:val="003F2E0C"/>
    <w:rsid w:val="003F4BBF"/>
    <w:rsid w:val="003F4C2E"/>
    <w:rsid w:val="003F582A"/>
    <w:rsid w:val="003F5EF2"/>
    <w:rsid w:val="004004FE"/>
    <w:rsid w:val="004007A7"/>
    <w:rsid w:val="004014D2"/>
    <w:rsid w:val="00401A07"/>
    <w:rsid w:val="004039FB"/>
    <w:rsid w:val="00404264"/>
    <w:rsid w:val="004046F3"/>
    <w:rsid w:val="004057E0"/>
    <w:rsid w:val="00405E9F"/>
    <w:rsid w:val="00411D8E"/>
    <w:rsid w:val="00415995"/>
    <w:rsid w:val="00416947"/>
    <w:rsid w:val="00416BF1"/>
    <w:rsid w:val="004218BF"/>
    <w:rsid w:val="00422C69"/>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B7"/>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4273"/>
    <w:rsid w:val="00486E60"/>
    <w:rsid w:val="0048718E"/>
    <w:rsid w:val="00492718"/>
    <w:rsid w:val="00493004"/>
    <w:rsid w:val="00496775"/>
    <w:rsid w:val="00497E52"/>
    <w:rsid w:val="004A1387"/>
    <w:rsid w:val="004A7D5B"/>
    <w:rsid w:val="004B0019"/>
    <w:rsid w:val="004B069B"/>
    <w:rsid w:val="004B07BB"/>
    <w:rsid w:val="004B0ABD"/>
    <w:rsid w:val="004C2EAB"/>
    <w:rsid w:val="004C2EBF"/>
    <w:rsid w:val="004C312C"/>
    <w:rsid w:val="004C512D"/>
    <w:rsid w:val="004C57AC"/>
    <w:rsid w:val="004C63DA"/>
    <w:rsid w:val="004C6FDF"/>
    <w:rsid w:val="004D166F"/>
    <w:rsid w:val="004D2E95"/>
    <w:rsid w:val="004D509B"/>
    <w:rsid w:val="004D5B3E"/>
    <w:rsid w:val="004D6B24"/>
    <w:rsid w:val="004D72DE"/>
    <w:rsid w:val="004E5049"/>
    <w:rsid w:val="004E552F"/>
    <w:rsid w:val="004E615E"/>
    <w:rsid w:val="004F1B67"/>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360E9"/>
    <w:rsid w:val="0053719F"/>
    <w:rsid w:val="00537863"/>
    <w:rsid w:val="00537AB5"/>
    <w:rsid w:val="00540842"/>
    <w:rsid w:val="00541B0C"/>
    <w:rsid w:val="00542F0D"/>
    <w:rsid w:val="00544EFB"/>
    <w:rsid w:val="005470B6"/>
    <w:rsid w:val="00550EB7"/>
    <w:rsid w:val="00554CD6"/>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6078"/>
    <w:rsid w:val="005760C9"/>
    <w:rsid w:val="00577D9F"/>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07D5"/>
    <w:rsid w:val="005C23FE"/>
    <w:rsid w:val="005C24FE"/>
    <w:rsid w:val="005C4182"/>
    <w:rsid w:val="005C5D90"/>
    <w:rsid w:val="005C6999"/>
    <w:rsid w:val="005D1D36"/>
    <w:rsid w:val="005D3638"/>
    <w:rsid w:val="005D535E"/>
    <w:rsid w:val="005D5F64"/>
    <w:rsid w:val="005E05D7"/>
    <w:rsid w:val="005E419E"/>
    <w:rsid w:val="005E442D"/>
    <w:rsid w:val="005E5C31"/>
    <w:rsid w:val="005E6411"/>
    <w:rsid w:val="005F00FE"/>
    <w:rsid w:val="005F166D"/>
    <w:rsid w:val="005F4156"/>
    <w:rsid w:val="005F47E4"/>
    <w:rsid w:val="005F4AAE"/>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7EF2"/>
    <w:rsid w:val="0067231B"/>
    <w:rsid w:val="006742C2"/>
    <w:rsid w:val="00680CBF"/>
    <w:rsid w:val="0068232E"/>
    <w:rsid w:val="0068391A"/>
    <w:rsid w:val="00683F17"/>
    <w:rsid w:val="00684E65"/>
    <w:rsid w:val="00693526"/>
    <w:rsid w:val="00693B6E"/>
    <w:rsid w:val="00694783"/>
    <w:rsid w:val="00697805"/>
    <w:rsid w:val="006A2C58"/>
    <w:rsid w:val="006A517D"/>
    <w:rsid w:val="006A55A4"/>
    <w:rsid w:val="006A67CA"/>
    <w:rsid w:val="006B1F5C"/>
    <w:rsid w:val="006B6B27"/>
    <w:rsid w:val="006B6F64"/>
    <w:rsid w:val="006B79E5"/>
    <w:rsid w:val="006C06A7"/>
    <w:rsid w:val="006C0908"/>
    <w:rsid w:val="006C10A5"/>
    <w:rsid w:val="006C24AB"/>
    <w:rsid w:val="006D0480"/>
    <w:rsid w:val="006D1567"/>
    <w:rsid w:val="006E06EA"/>
    <w:rsid w:val="006E1388"/>
    <w:rsid w:val="006F07AB"/>
    <w:rsid w:val="006F09FA"/>
    <w:rsid w:val="006F26FD"/>
    <w:rsid w:val="006F6A1D"/>
    <w:rsid w:val="007024B6"/>
    <w:rsid w:val="0070273F"/>
    <w:rsid w:val="0071010C"/>
    <w:rsid w:val="007108AA"/>
    <w:rsid w:val="00712379"/>
    <w:rsid w:val="007128EC"/>
    <w:rsid w:val="007160D8"/>
    <w:rsid w:val="00720013"/>
    <w:rsid w:val="00720FF0"/>
    <w:rsid w:val="00722D9F"/>
    <w:rsid w:val="0072526F"/>
    <w:rsid w:val="00725CEF"/>
    <w:rsid w:val="007277BA"/>
    <w:rsid w:val="00730AB1"/>
    <w:rsid w:val="0073119A"/>
    <w:rsid w:val="0073203A"/>
    <w:rsid w:val="00732386"/>
    <w:rsid w:val="00732454"/>
    <w:rsid w:val="00732DD4"/>
    <w:rsid w:val="007330DA"/>
    <w:rsid w:val="00740ED7"/>
    <w:rsid w:val="007416EC"/>
    <w:rsid w:val="00741B7C"/>
    <w:rsid w:val="00746548"/>
    <w:rsid w:val="00747BBC"/>
    <w:rsid w:val="00750194"/>
    <w:rsid w:val="0075057C"/>
    <w:rsid w:val="00753411"/>
    <w:rsid w:val="00755453"/>
    <w:rsid w:val="007557BD"/>
    <w:rsid w:val="00755E5C"/>
    <w:rsid w:val="007621FE"/>
    <w:rsid w:val="007628B9"/>
    <w:rsid w:val="00763499"/>
    <w:rsid w:val="00765A45"/>
    <w:rsid w:val="00765B9B"/>
    <w:rsid w:val="00766A4F"/>
    <w:rsid w:val="007753A5"/>
    <w:rsid w:val="00775EC4"/>
    <w:rsid w:val="007761F5"/>
    <w:rsid w:val="007769DD"/>
    <w:rsid w:val="0078450A"/>
    <w:rsid w:val="00784DA1"/>
    <w:rsid w:val="0078553D"/>
    <w:rsid w:val="00786B87"/>
    <w:rsid w:val="0079331B"/>
    <w:rsid w:val="0079454C"/>
    <w:rsid w:val="00794DAC"/>
    <w:rsid w:val="00796F43"/>
    <w:rsid w:val="007A0923"/>
    <w:rsid w:val="007A0CF4"/>
    <w:rsid w:val="007A1F8E"/>
    <w:rsid w:val="007A2255"/>
    <w:rsid w:val="007A2289"/>
    <w:rsid w:val="007A714A"/>
    <w:rsid w:val="007A7DD3"/>
    <w:rsid w:val="007B1B7E"/>
    <w:rsid w:val="007B212B"/>
    <w:rsid w:val="007B5378"/>
    <w:rsid w:val="007B6AA8"/>
    <w:rsid w:val="007C0EC8"/>
    <w:rsid w:val="007C5531"/>
    <w:rsid w:val="007C5E18"/>
    <w:rsid w:val="007C69BD"/>
    <w:rsid w:val="007D094F"/>
    <w:rsid w:val="007D23D0"/>
    <w:rsid w:val="007D48C1"/>
    <w:rsid w:val="007E6C26"/>
    <w:rsid w:val="007E6E7A"/>
    <w:rsid w:val="007E747D"/>
    <w:rsid w:val="007F3382"/>
    <w:rsid w:val="007F5CD0"/>
    <w:rsid w:val="00801CFC"/>
    <w:rsid w:val="00803006"/>
    <w:rsid w:val="00805898"/>
    <w:rsid w:val="0081134C"/>
    <w:rsid w:val="00813538"/>
    <w:rsid w:val="00816DA0"/>
    <w:rsid w:val="00820377"/>
    <w:rsid w:val="00820793"/>
    <w:rsid w:val="008226E3"/>
    <w:rsid w:val="00823E13"/>
    <w:rsid w:val="008244C7"/>
    <w:rsid w:val="0082541A"/>
    <w:rsid w:val="008275D0"/>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30D3"/>
    <w:rsid w:val="00893B07"/>
    <w:rsid w:val="008958D6"/>
    <w:rsid w:val="00897290"/>
    <w:rsid w:val="00897CC6"/>
    <w:rsid w:val="008A1799"/>
    <w:rsid w:val="008A3DA9"/>
    <w:rsid w:val="008A3E50"/>
    <w:rsid w:val="008A623A"/>
    <w:rsid w:val="008B2B87"/>
    <w:rsid w:val="008B489C"/>
    <w:rsid w:val="008B4D04"/>
    <w:rsid w:val="008B4F15"/>
    <w:rsid w:val="008C2AB9"/>
    <w:rsid w:val="008C44A4"/>
    <w:rsid w:val="008C68C8"/>
    <w:rsid w:val="008D12BE"/>
    <w:rsid w:val="008E0947"/>
    <w:rsid w:val="008E13D9"/>
    <w:rsid w:val="008E28A3"/>
    <w:rsid w:val="008E4FE5"/>
    <w:rsid w:val="008E59F2"/>
    <w:rsid w:val="008E653D"/>
    <w:rsid w:val="008E7112"/>
    <w:rsid w:val="008F0A27"/>
    <w:rsid w:val="008F6F24"/>
    <w:rsid w:val="00900F8B"/>
    <w:rsid w:val="00901911"/>
    <w:rsid w:val="0090505E"/>
    <w:rsid w:val="0090589D"/>
    <w:rsid w:val="00905CE8"/>
    <w:rsid w:val="00906262"/>
    <w:rsid w:val="0090698B"/>
    <w:rsid w:val="00906F40"/>
    <w:rsid w:val="00907992"/>
    <w:rsid w:val="00910DDE"/>
    <w:rsid w:val="00914207"/>
    <w:rsid w:val="00914836"/>
    <w:rsid w:val="00914CA9"/>
    <w:rsid w:val="00921B67"/>
    <w:rsid w:val="009224A1"/>
    <w:rsid w:val="009239AE"/>
    <w:rsid w:val="00925A16"/>
    <w:rsid w:val="00927337"/>
    <w:rsid w:val="0093176E"/>
    <w:rsid w:val="00932450"/>
    <w:rsid w:val="00932A84"/>
    <w:rsid w:val="009354DB"/>
    <w:rsid w:val="00935B16"/>
    <w:rsid w:val="00937BB9"/>
    <w:rsid w:val="009408E3"/>
    <w:rsid w:val="009446C4"/>
    <w:rsid w:val="00945E46"/>
    <w:rsid w:val="00947886"/>
    <w:rsid w:val="00952411"/>
    <w:rsid w:val="00952F88"/>
    <w:rsid w:val="00957630"/>
    <w:rsid w:val="00960048"/>
    <w:rsid w:val="00960283"/>
    <w:rsid w:val="00971988"/>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4897"/>
    <w:rsid w:val="009B4A34"/>
    <w:rsid w:val="009B5714"/>
    <w:rsid w:val="009B5EBF"/>
    <w:rsid w:val="009B6D28"/>
    <w:rsid w:val="009B70BD"/>
    <w:rsid w:val="009B7E98"/>
    <w:rsid w:val="009C413E"/>
    <w:rsid w:val="009D59D3"/>
    <w:rsid w:val="009D5F4F"/>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0263"/>
    <w:rsid w:val="00A45E83"/>
    <w:rsid w:val="00A46D6D"/>
    <w:rsid w:val="00A47F76"/>
    <w:rsid w:val="00A50DEB"/>
    <w:rsid w:val="00A576C2"/>
    <w:rsid w:val="00A57812"/>
    <w:rsid w:val="00A600AB"/>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41EA"/>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138"/>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69C6"/>
    <w:rsid w:val="00B76B55"/>
    <w:rsid w:val="00B80798"/>
    <w:rsid w:val="00B8184A"/>
    <w:rsid w:val="00B81EC1"/>
    <w:rsid w:val="00B822E4"/>
    <w:rsid w:val="00B82BE2"/>
    <w:rsid w:val="00B83966"/>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318D"/>
    <w:rsid w:val="00BC4D13"/>
    <w:rsid w:val="00BC5E78"/>
    <w:rsid w:val="00BD10DD"/>
    <w:rsid w:val="00BD17D0"/>
    <w:rsid w:val="00BD47FB"/>
    <w:rsid w:val="00BD4EA7"/>
    <w:rsid w:val="00BD56E7"/>
    <w:rsid w:val="00BD5EB8"/>
    <w:rsid w:val="00BD6E41"/>
    <w:rsid w:val="00BE3D00"/>
    <w:rsid w:val="00BE4E0D"/>
    <w:rsid w:val="00BE5D55"/>
    <w:rsid w:val="00BE7693"/>
    <w:rsid w:val="00BF143F"/>
    <w:rsid w:val="00BF2671"/>
    <w:rsid w:val="00BF5C5D"/>
    <w:rsid w:val="00C00B5B"/>
    <w:rsid w:val="00C00F05"/>
    <w:rsid w:val="00C032BB"/>
    <w:rsid w:val="00C03772"/>
    <w:rsid w:val="00C04A43"/>
    <w:rsid w:val="00C060ED"/>
    <w:rsid w:val="00C07043"/>
    <w:rsid w:val="00C111E6"/>
    <w:rsid w:val="00C13930"/>
    <w:rsid w:val="00C16747"/>
    <w:rsid w:val="00C17198"/>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684"/>
    <w:rsid w:val="00CB5AC3"/>
    <w:rsid w:val="00CB7F9D"/>
    <w:rsid w:val="00CC1B5D"/>
    <w:rsid w:val="00CC4DB4"/>
    <w:rsid w:val="00CC748A"/>
    <w:rsid w:val="00CD0C71"/>
    <w:rsid w:val="00CD1246"/>
    <w:rsid w:val="00CD46E9"/>
    <w:rsid w:val="00CD528D"/>
    <w:rsid w:val="00CE06AF"/>
    <w:rsid w:val="00CE1A44"/>
    <w:rsid w:val="00CE2F0B"/>
    <w:rsid w:val="00CE6B70"/>
    <w:rsid w:val="00CF25AB"/>
    <w:rsid w:val="00CF60A6"/>
    <w:rsid w:val="00CF68DA"/>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CD5"/>
    <w:rsid w:val="00DD5F6F"/>
    <w:rsid w:val="00DE093C"/>
    <w:rsid w:val="00DE2407"/>
    <w:rsid w:val="00DE39A5"/>
    <w:rsid w:val="00DE5677"/>
    <w:rsid w:val="00DE6DF8"/>
    <w:rsid w:val="00DF3F57"/>
    <w:rsid w:val="00DF4A56"/>
    <w:rsid w:val="00DF53B7"/>
    <w:rsid w:val="00E023A5"/>
    <w:rsid w:val="00E03FF4"/>
    <w:rsid w:val="00E0623D"/>
    <w:rsid w:val="00E076AB"/>
    <w:rsid w:val="00E11E17"/>
    <w:rsid w:val="00E1468F"/>
    <w:rsid w:val="00E14A30"/>
    <w:rsid w:val="00E16254"/>
    <w:rsid w:val="00E167A6"/>
    <w:rsid w:val="00E229E3"/>
    <w:rsid w:val="00E23988"/>
    <w:rsid w:val="00E24390"/>
    <w:rsid w:val="00E244F2"/>
    <w:rsid w:val="00E24990"/>
    <w:rsid w:val="00E25027"/>
    <w:rsid w:val="00E25146"/>
    <w:rsid w:val="00E30A9D"/>
    <w:rsid w:val="00E31E47"/>
    <w:rsid w:val="00E32B40"/>
    <w:rsid w:val="00E335C6"/>
    <w:rsid w:val="00E33852"/>
    <w:rsid w:val="00E346B5"/>
    <w:rsid w:val="00E37C3F"/>
    <w:rsid w:val="00E42D01"/>
    <w:rsid w:val="00E42F18"/>
    <w:rsid w:val="00E433A0"/>
    <w:rsid w:val="00E47141"/>
    <w:rsid w:val="00E50811"/>
    <w:rsid w:val="00E51AAD"/>
    <w:rsid w:val="00E51F63"/>
    <w:rsid w:val="00E5517D"/>
    <w:rsid w:val="00E55CE4"/>
    <w:rsid w:val="00E57CB5"/>
    <w:rsid w:val="00E63E42"/>
    <w:rsid w:val="00E657FB"/>
    <w:rsid w:val="00E66256"/>
    <w:rsid w:val="00E6720F"/>
    <w:rsid w:val="00E67595"/>
    <w:rsid w:val="00E6789E"/>
    <w:rsid w:val="00E7159F"/>
    <w:rsid w:val="00E7195E"/>
    <w:rsid w:val="00E72959"/>
    <w:rsid w:val="00E74BFF"/>
    <w:rsid w:val="00E76223"/>
    <w:rsid w:val="00E77940"/>
    <w:rsid w:val="00E81053"/>
    <w:rsid w:val="00E81D31"/>
    <w:rsid w:val="00E823FE"/>
    <w:rsid w:val="00E83838"/>
    <w:rsid w:val="00E846EE"/>
    <w:rsid w:val="00E84B19"/>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7B96"/>
    <w:rsid w:val="00ED5D99"/>
    <w:rsid w:val="00EE12C8"/>
    <w:rsid w:val="00EE3489"/>
    <w:rsid w:val="00EE5BE9"/>
    <w:rsid w:val="00EF008A"/>
    <w:rsid w:val="00EF040C"/>
    <w:rsid w:val="00EF47D0"/>
    <w:rsid w:val="00EF63C5"/>
    <w:rsid w:val="00EF65CF"/>
    <w:rsid w:val="00EF7AA1"/>
    <w:rsid w:val="00F015BA"/>
    <w:rsid w:val="00F01AA5"/>
    <w:rsid w:val="00F03426"/>
    <w:rsid w:val="00F04FFC"/>
    <w:rsid w:val="00F063D6"/>
    <w:rsid w:val="00F06AC4"/>
    <w:rsid w:val="00F14439"/>
    <w:rsid w:val="00F1592B"/>
    <w:rsid w:val="00F15E5A"/>
    <w:rsid w:val="00F21361"/>
    <w:rsid w:val="00F22883"/>
    <w:rsid w:val="00F23CD1"/>
    <w:rsid w:val="00F24A18"/>
    <w:rsid w:val="00F3095F"/>
    <w:rsid w:val="00F30A9B"/>
    <w:rsid w:val="00F30F18"/>
    <w:rsid w:val="00F31B45"/>
    <w:rsid w:val="00F36DB9"/>
    <w:rsid w:val="00F373BD"/>
    <w:rsid w:val="00F37C51"/>
    <w:rsid w:val="00F411DB"/>
    <w:rsid w:val="00F511D9"/>
    <w:rsid w:val="00F528FC"/>
    <w:rsid w:val="00F55C05"/>
    <w:rsid w:val="00F57C0C"/>
    <w:rsid w:val="00F67731"/>
    <w:rsid w:val="00F71495"/>
    <w:rsid w:val="00F75B03"/>
    <w:rsid w:val="00F75B92"/>
    <w:rsid w:val="00F83B3D"/>
    <w:rsid w:val="00F85782"/>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323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hyperlink" Target="https://github.com/adap/flower" TargetMode="External"/><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github.com/JoseRicoCct/Capstone_MScData_Sept23_SB/tree/main/FLServer" TargetMode="External"/><Relationship Id="rId79" Type="http://schemas.openxmlformats.org/officeDocument/2006/relationships/hyperlink" Target="http://www.youtube.com" TargetMode="External"/><Relationship Id="rId102" Type="http://schemas.openxmlformats.org/officeDocument/2006/relationships/image" Target="media/image74.png"/><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hyperlink" Target="http://www.youtube.com"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jpeg"/><Relationship Id="rId64" Type="http://schemas.openxmlformats.org/officeDocument/2006/relationships/image" Target="media/image56.png"/><Relationship Id="rId69" Type="http://schemas.openxmlformats.org/officeDocument/2006/relationships/hyperlink" Target="https://github.com/JoseRicoCct/Capstone_MScData_Sept23_SB/tree/main/EvaluationFLFrameworks/1.PySyft" TargetMode="External"/><Relationship Id="rId80" Type="http://schemas.openxmlformats.org/officeDocument/2006/relationships/hyperlink" Target="https://www.youtube.com/watch?v=FrgVummLNbU" TargetMode="External"/><Relationship Id="rId85" Type="http://schemas.openxmlformats.org/officeDocument/2006/relationships/image" Target="media/image58.png"/><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75.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hyperlink" Target="https://github.com/JoseRicoCct/Capstone_MScData_Sept23_SB/tree/main/EvaluationFLFrameworks/2.FATE" TargetMode="External"/><Relationship Id="rId75" Type="http://schemas.openxmlformats.org/officeDocument/2006/relationships/hyperlink" Target="https://www.tensorflow.org/datasets/catalog/mnist" TargetMode="External"/><Relationship Id="rId83" Type="http://schemas.openxmlformats.org/officeDocument/2006/relationships/hyperlink" Target="http://www.youtube.com" TargetMode="External"/><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6"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yperlink" Target="http://www.agilemanifesto.org" TargetMode="External"/><Relationship Id="rId73" Type="http://schemas.openxmlformats.org/officeDocument/2006/relationships/hyperlink" Target="https://github.com/JoseRicoCct/Capstone_MScData_Sept23_SB/tree/main/EvaluationFLFrameworks/5.TensorflowFederated" TargetMode="External"/><Relationship Id="rId78" Type="http://schemas.openxmlformats.org/officeDocument/2006/relationships/hyperlink" Target="https://www.youtube.com/watch?v=aTj4AqbCWEA" TargetMode="External"/><Relationship Id="rId81" Type="http://schemas.openxmlformats.org/officeDocument/2006/relationships/hyperlink" Target="http://www.youtube.com" TargetMode="External"/><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hyperlink" Target="https://github.com/google-parfait/tensorflow-federated" TargetMode="External"/><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3.Flower" TargetMode="External"/><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github.com/FederatedAI/FATE" TargetMode="External"/><Relationship Id="rId87" Type="http://schemas.openxmlformats.org/officeDocument/2006/relationships/image" Target="media/image60.png"/><Relationship Id="rId61" Type="http://schemas.openxmlformats.org/officeDocument/2006/relationships/image" Target="media/image53.png"/><Relationship Id="rId82" Type="http://schemas.openxmlformats.org/officeDocument/2006/relationships/hyperlink" Target="https://www.youtube.com/watch?v=vErRPw0Rasw"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hyperlink" Target="http://www.youtube.com" TargetMode="External"/><Relationship Id="rId100" Type="http://schemas.openxmlformats.org/officeDocument/2006/relationships/image" Target="media/image72.png"/><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hyperlink" Target="https://github.com/JoseRicoCct/Capstone_MScData_Sept23_SB/tree/main/EvaluationFLFrameworks/4.FedML" TargetMode="External"/><Relationship Id="rId93" Type="http://schemas.openxmlformats.org/officeDocument/2006/relationships/image" Target="media/image66.png"/><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hyperlink" Target="https://github.com/FedML-AI/Fed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0</TotalTime>
  <Pages>83</Pages>
  <Words>34191</Words>
  <Characters>194890</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28</cp:revision>
  <dcterms:created xsi:type="dcterms:W3CDTF">2024-09-12T18:18:00Z</dcterms:created>
  <dcterms:modified xsi:type="dcterms:W3CDTF">2024-09-18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